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6635AF" w14:textId="10B69232" w:rsidR="00CE5A2D" w:rsidRPr="00BB06CF" w:rsidRDefault="00CE5A2D" w:rsidP="00CE5A2D">
      <w:pPr>
        <w:pStyle w:val="Heading2"/>
        <w:rPr>
          <w:rFonts w:asciiTheme="minorHAnsi" w:hAnsiTheme="minorHAnsi" w:cstheme="minorHAnsi"/>
          <w:color w:val="auto"/>
          <w:sz w:val="24"/>
          <w:szCs w:val="24"/>
        </w:rPr>
      </w:pPr>
      <w:r w:rsidRPr="00BB06CF">
        <w:rPr>
          <w:rFonts w:asciiTheme="minorHAnsi" w:hAnsiTheme="minorHAnsi" w:cstheme="minorHAnsi"/>
          <w:color w:val="auto"/>
          <w:sz w:val="24"/>
          <w:szCs w:val="24"/>
        </w:rPr>
        <w:t xml:space="preserve">Table S1. Risk factor data descriptions. Column “Type” shows the type of risk factor; column “Abbreviation” shows abbreviations of risk factor names; column “Measure” shows the specific measures; column “Year” shows the measurement years data were used in the analyses; column “Source” specifies </w:t>
      </w:r>
      <w:r w:rsidR="00FC1016">
        <w:rPr>
          <w:rFonts w:asciiTheme="minorHAnsi" w:hAnsiTheme="minorHAnsi" w:cstheme="minorHAnsi"/>
          <w:color w:val="auto"/>
          <w:sz w:val="24"/>
          <w:szCs w:val="24"/>
        </w:rPr>
        <w:t xml:space="preserve">and links to </w:t>
      </w:r>
      <w:r w:rsidRPr="00BB06CF">
        <w:rPr>
          <w:rFonts w:asciiTheme="minorHAnsi" w:hAnsiTheme="minorHAnsi" w:cstheme="minorHAnsi"/>
          <w:color w:val="auto"/>
          <w:sz w:val="24"/>
          <w:szCs w:val="24"/>
        </w:rPr>
        <w:t xml:space="preserve">the data sources. Column “Statistics” shows the mean (standard deviation) of each measure over the specified years; whenever available, sex-specific measures are shown and were used in the analyses. </w:t>
      </w:r>
    </w:p>
    <w:tbl>
      <w:tblPr>
        <w:tblpPr w:leftFromText="180" w:rightFromText="180" w:vertAnchor="text" w:tblpXSpec="center" w:tblpY="1"/>
        <w:tblOverlap w:val="never"/>
        <w:tblW w:w="0" w:type="auto"/>
        <w:tblLayout w:type="fixed"/>
        <w:tblLook w:val="0420" w:firstRow="1" w:lastRow="0" w:firstColumn="0" w:lastColumn="0" w:noHBand="0" w:noVBand="1"/>
      </w:tblPr>
      <w:tblGrid>
        <w:gridCol w:w="440"/>
        <w:gridCol w:w="810"/>
        <w:gridCol w:w="1440"/>
        <w:gridCol w:w="5220"/>
        <w:gridCol w:w="1260"/>
        <w:gridCol w:w="1710"/>
        <w:gridCol w:w="900"/>
        <w:gridCol w:w="936"/>
      </w:tblGrid>
      <w:tr w:rsidR="00CE5A2D" w:rsidRPr="00BB06CF" w14:paraId="13B6E061" w14:textId="77777777" w:rsidTr="00D93416">
        <w:trPr>
          <w:cantSplit/>
          <w:tblHeader/>
        </w:trPr>
        <w:tc>
          <w:tcPr>
            <w:tcW w:w="1250" w:type="dxa"/>
            <w:gridSpan w:val="2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2666D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Type</w:t>
            </w:r>
          </w:p>
        </w:tc>
        <w:tc>
          <w:tcPr>
            <w:tcW w:w="1440" w:type="dxa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44585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Abbreviation</w:t>
            </w:r>
          </w:p>
        </w:tc>
        <w:tc>
          <w:tcPr>
            <w:tcW w:w="5220" w:type="dxa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FED73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Measure</w:t>
            </w:r>
          </w:p>
        </w:tc>
        <w:tc>
          <w:tcPr>
            <w:tcW w:w="1260" w:type="dxa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92C38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Year</w:t>
            </w:r>
          </w:p>
        </w:tc>
        <w:tc>
          <w:tcPr>
            <w:tcW w:w="1710" w:type="dxa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64D42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Source</w:t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2BFDD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Statistics</w:t>
            </w:r>
          </w:p>
        </w:tc>
      </w:tr>
      <w:tr w:rsidR="00CE5A2D" w:rsidRPr="00BB06CF" w14:paraId="52805F92" w14:textId="77777777" w:rsidTr="00D93416">
        <w:trPr>
          <w:cantSplit/>
          <w:tblHeader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CA9B9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BFCC1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522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057F3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26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ED902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7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BF429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6982D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Men</w:t>
            </w:r>
          </w:p>
        </w:tc>
        <w:tc>
          <w:tcPr>
            <w:tcW w:w="936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CCC3C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Women</w:t>
            </w:r>
          </w:p>
        </w:tc>
      </w:tr>
      <w:tr w:rsidR="00CE5A2D" w:rsidRPr="00BB06CF" w14:paraId="1902B0F8" w14:textId="77777777" w:rsidTr="00D93416">
        <w:trPr>
          <w:cantSplit/>
        </w:trPr>
        <w:tc>
          <w:tcPr>
            <w:tcW w:w="1250" w:type="dxa"/>
            <w:gridSpan w:val="2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DF448D" w14:textId="109D818D" w:rsidR="00CE5A2D" w:rsidRPr="00BB06CF" w:rsidRDefault="00BB1B29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Race &amp; SES</w:t>
            </w: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5586E7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OV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250FC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population living in poverty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DC1B0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0-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063A3B" w14:textId="477ABBC5" w:rsidR="00CE5A2D" w:rsidRPr="00BB06CF" w:rsidRDefault="004F5A0F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8" w:history="1">
              <w:r w:rsidR="00CE5A2D" w:rsidRPr="004F5A0F">
                <w:rPr>
                  <w:rStyle w:val="Hyperlink"/>
                  <w:rFonts w:eastAsia="Cambria" w:cstheme="minorHAnsi"/>
                </w:rPr>
                <w:t>ACS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E24BE2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American Community Survey (ACS)&lt;/Author&gt;&lt;RecNum&gt;42&lt;/RecNum&gt;&lt;DisplayText&gt;[1]&lt;/DisplayText&gt;&lt;record&gt;&lt;rec-number&gt;42&lt;/rec-number&gt;&lt;foreign-keys&gt;&lt;key app="EN" db-id="a9a9dpp54a5dvcevpvm505rhxa0tvsf5x9zv" timestamp="1664830456" guid="aa6c4a33-b594-4f20-bd92-1c54833d0c81"&gt;42&lt;/key&gt;&lt;/foreign-keys&gt;&lt;ref-type name="Online Database"&gt;45&lt;/ref-type&gt;&lt;contributors&gt;&lt;authors&gt;&lt;author&gt;American Community Survey (ACS),&lt;/author&gt;&lt;/authors&gt;&lt;/contributors&gt;&lt;titles&gt;&lt;/titles&gt;&lt;dates&gt;&lt;/dates&gt;&lt;urls&gt;&lt;related-urls&gt;&lt;url&gt;https://www.census.gov/programs-surveys/acs/data.html&lt;/url&gt;&lt;/related-urls&gt;&lt;/urls&gt;&lt;/record&gt;&lt;/Cite&gt;&lt;/EndNote&gt;</w:instrText>
            </w:r>
            <w:r w:rsidR="00E24BE2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1]</w:t>
            </w:r>
            <w:r w:rsidR="00E24BE2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F4BCF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14.21</w:t>
            </w:r>
            <w:r w:rsidRPr="00BB06CF">
              <w:rPr>
                <w:rFonts w:eastAsia="Cambria" w:cstheme="minorHAnsi"/>
                <w:color w:val="000000"/>
              </w:rPr>
              <w:br/>
              <w:t>(3.75)</w:t>
            </w:r>
          </w:p>
        </w:tc>
      </w:tr>
      <w:tr w:rsidR="00CE5A2D" w:rsidRPr="00BB06CF" w14:paraId="10973C6F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4BCE0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2B6AEF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INS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B239D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population without health insurance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6230A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0-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F1ED1B" w14:textId="53211FB9" w:rsidR="00CE5A2D" w:rsidRPr="00BB06CF" w:rsidRDefault="004F5A0F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9" w:history="1">
              <w:r w:rsidR="00CE5A2D" w:rsidRPr="004F5A0F">
                <w:rPr>
                  <w:rStyle w:val="Hyperlink"/>
                  <w:rFonts w:eastAsia="Cambria" w:cstheme="minorHAnsi"/>
                </w:rPr>
                <w:t>ACS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FB108D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American Community Survey (ACS)&lt;/Author&gt;&lt;RecNum&gt;42&lt;/RecNum&gt;&lt;DisplayText&gt;[1]&lt;/DisplayText&gt;&lt;record&gt;&lt;rec-number&gt;42&lt;/rec-number&gt;&lt;foreign-keys&gt;&lt;key app="EN" db-id="a9a9dpp54a5dvcevpvm505rhxa0tvsf5x9zv" timestamp="1664830456" guid="aa6c4a33-b594-4f20-bd92-1c54833d0c81"&gt;42&lt;/key&gt;&lt;/foreign-keys&gt;&lt;ref-type name="Online Database"&gt;45&lt;/ref-type&gt;&lt;contributors&gt;&lt;authors&gt;&lt;author&gt;American Community Survey (ACS),&lt;/author&gt;&lt;/authors&gt;&lt;/contributors&gt;&lt;titles&gt;&lt;/titles&gt;&lt;dates&gt;&lt;/dates&gt;&lt;urls&gt;&lt;related-urls&gt;&lt;url&gt;https://www.census.gov/programs-surveys/acs/data.html&lt;/url&gt;&lt;/related-urls&gt;&lt;/urls&gt;&lt;/record&gt;&lt;/Cite&gt;&lt;/EndNote&gt;</w:instrText>
            </w:r>
            <w:r w:rsidR="00FB108D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1]</w:t>
            </w:r>
            <w:r w:rsidR="00FB108D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220E9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8.68</w:t>
            </w:r>
            <w:r w:rsidRPr="00BB06CF">
              <w:rPr>
                <w:rFonts w:eastAsia="Cambria" w:cstheme="minorHAnsi"/>
                <w:color w:val="000000"/>
              </w:rPr>
              <w:br/>
              <w:t>(1.55)</w:t>
            </w:r>
          </w:p>
        </w:tc>
      </w:tr>
      <w:tr w:rsidR="00CE5A2D" w:rsidRPr="00BB06CF" w14:paraId="65B9AD32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F625E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19A00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RACE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1D2FD1" w14:textId="49C90924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Percentage of white </w:t>
            </w:r>
            <w:r w:rsidR="009429EE" w:rsidRPr="00BB06CF">
              <w:rPr>
                <w:rFonts w:eastAsia="Cambria" w:cstheme="minorHAnsi"/>
                <w:color w:val="000000"/>
              </w:rPr>
              <w:t>residents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C047C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0-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8DA76F" w14:textId="7A96FA7F" w:rsidR="00CE5A2D" w:rsidRPr="00BB06CF" w:rsidRDefault="000E2ED6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10" w:history="1">
              <w:r w:rsidR="00CE5A2D" w:rsidRPr="000E2ED6">
                <w:rPr>
                  <w:rStyle w:val="Hyperlink"/>
                  <w:rFonts w:eastAsia="Cambria" w:cstheme="minorHAnsi"/>
                </w:rPr>
                <w:t>A</w:t>
              </w:r>
              <w:r w:rsidR="00CE5A2D" w:rsidRPr="000E2ED6">
                <w:rPr>
                  <w:rStyle w:val="Hyperlink"/>
                  <w:rFonts w:eastAsia="Cambria" w:cstheme="minorHAnsi"/>
                </w:rPr>
                <w:t>C</w:t>
              </w:r>
              <w:r w:rsidR="00CE5A2D" w:rsidRPr="000E2ED6">
                <w:rPr>
                  <w:rStyle w:val="Hyperlink"/>
                  <w:rFonts w:eastAsia="Cambria" w:cstheme="minorHAnsi"/>
                </w:rPr>
                <w:t>S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FB108D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American Community Survey (ACS)&lt;/Author&gt;&lt;RecNum&gt;42&lt;/RecNum&gt;&lt;DisplayText&gt;[1]&lt;/DisplayText&gt;&lt;record&gt;&lt;rec-number&gt;42&lt;/rec-number&gt;&lt;foreign-keys&gt;&lt;key app="EN" db-id="a9a9dpp54a5dvcevpvm505rhxa0tvsf5x9zv" timestamp="1664830456" guid="aa6c4a33-b594-4f20-bd92-1c54833d0c81"&gt;42&lt;/key&gt;&lt;/foreign-keys&gt;&lt;ref-type name="Online Database"&gt;45&lt;/ref-type&gt;&lt;contributors&gt;&lt;authors&gt;&lt;author&gt;American Community Survey (ACS),&lt;/author&gt;&lt;/authors&gt;&lt;/contributors&gt;&lt;titles&gt;&lt;/titles&gt;&lt;dates&gt;&lt;/dates&gt;&lt;urls&gt;&lt;related-urls&gt;&lt;url&gt;https://www.census.gov/programs-surveys/acs/data.html&lt;/url&gt;&lt;/related-urls&gt;&lt;/urls&gt;&lt;/record&gt;&lt;/Cite&gt;&lt;/EndNote&gt;</w:instrText>
            </w:r>
            <w:r w:rsidR="00FB108D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1]</w:t>
            </w:r>
            <w:r w:rsidR="00FB108D">
              <w:rPr>
                <w:rFonts w:cstheme="minorHAnsi"/>
              </w:rPr>
              <w:fldChar w:fldCharType="end"/>
            </w:r>
          </w:p>
        </w:tc>
        <w:tc>
          <w:tcPr>
            <w:tcW w:w="90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5D0B8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0.9</w:t>
            </w:r>
            <w:r w:rsidRPr="00BB06CF">
              <w:rPr>
                <w:rFonts w:eastAsia="Cambria" w:cstheme="minorHAnsi"/>
                <w:color w:val="000000"/>
              </w:rPr>
              <w:br/>
              <w:t>(0.1)</w:t>
            </w:r>
          </w:p>
        </w:tc>
        <w:tc>
          <w:tcPr>
            <w:tcW w:w="936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8F97A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0.9</w:t>
            </w:r>
            <w:r w:rsidRPr="00BB06CF">
              <w:rPr>
                <w:rFonts w:eastAsia="Cambria" w:cstheme="minorHAnsi"/>
                <w:color w:val="000000"/>
              </w:rPr>
              <w:br/>
              <w:t>(0.12)</w:t>
            </w:r>
          </w:p>
        </w:tc>
      </w:tr>
      <w:tr w:rsidR="00CE5A2D" w:rsidRPr="00BB06CF" w14:paraId="6592C52A" w14:textId="77777777" w:rsidTr="00D93416">
        <w:trPr>
          <w:cantSplit/>
        </w:trPr>
        <w:tc>
          <w:tcPr>
            <w:tcW w:w="440" w:type="dxa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36349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Env</w:t>
            </w:r>
          </w:p>
        </w:tc>
        <w:tc>
          <w:tcPr>
            <w:tcW w:w="810" w:type="dxa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8CBED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Air Quality</w:t>
            </w: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819E6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OZONE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A7026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Ozone: Number of days with maximum 8-hour average concentration exceed NAAQS (monitor and modeled data)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14F91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A50455" w14:textId="0A8ABEA3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11" w:history="1">
              <w:r w:rsidR="00CE5A2D" w:rsidRPr="00A23270">
                <w:rPr>
                  <w:rStyle w:val="Hyperlink"/>
                  <w:rFonts w:eastAsia="Cambria" w:cstheme="minorHAnsi"/>
                </w:rPr>
                <w:t>E</w:t>
              </w:r>
              <w:r w:rsidR="00CE5A2D" w:rsidRPr="00A23270">
                <w:rPr>
                  <w:rStyle w:val="Hyperlink"/>
                  <w:rFonts w:eastAsia="Cambria" w:cstheme="minorHAnsi"/>
                </w:rPr>
                <w:t>P</w:t>
              </w:r>
              <w:r w:rsidR="00CE5A2D" w:rsidRPr="00A23270">
                <w:rPr>
                  <w:rStyle w:val="Hyperlink"/>
                  <w:rFonts w:eastAsia="Cambria" w:cstheme="minorHAnsi"/>
                </w:rPr>
                <w:t>A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FB108D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United States Environmental Protection Agency (EPA)&lt;/Author&gt;&lt;RecNum&gt;23&lt;/RecNum&gt;&lt;DisplayText&gt;[2, 3]&lt;/DisplayText&gt;&lt;record&gt;&lt;rec-number&gt;23&lt;/rec-number&gt;&lt;foreign-keys&gt;&lt;key app="EN" db-id="a9a9dpp54a5dvcevpvm505rhxa0tvsf5x9zv" timestamp="1664813938" guid="3904aa91-ed96-46ea-aa5e-5066d3c383d6"&gt;23&lt;/key&gt;&lt;/foreign-keys&gt;&lt;ref-type name="Online Database"&gt;45&lt;/ref-type&gt;&lt;contributors&gt;&lt;authors&gt;&lt;author&gt;United States Environmental Protection Agency (EPA),&lt;/author&gt;&lt;/authors&gt;&lt;/contributors&gt;&lt;titles&gt;&lt;title&gt;Air Quality System Data Mart [internet database] &lt;/title&gt;&lt;/titles&gt;&lt;dates&gt;&lt;/dates&gt;&lt;pub-location&gt;http://www.epa.gov/ttn/airs/aqsdatamart.&lt;/pub-location&gt;&lt;urls&gt;&lt;related-urls&gt;&lt;url&gt;http://www.epa.gov/ttn/airs/aqsdatamart.&lt;/url&gt;&lt;/related-urls&gt;&lt;/urls&gt;&lt;/record&gt;&lt;/Cite&gt;&lt;Cite ExcludeYear="1"&gt;&lt;Author&gt;United States Environmental Protection Agency (EPA)&lt;/Author&gt;&lt;RecNum&gt;47&lt;/RecNum&gt;&lt;record&gt;&lt;rec-number&gt;47&lt;/rec-number&gt;&lt;foreign-keys&gt;&lt;key app="EN" db-id="a9a9dpp54a5dvcevpvm505rhxa0tvsf5x9zv" timestamp="1664893370" guid="3d101407-e6f5-4417-a6c9-d81c850830c4"&gt;47&lt;/key&gt;&lt;/foreign-keys&gt;&lt;ref-type name="Online Database"&gt;45&lt;/ref-type&gt;&lt;contributors&gt;&lt;authors&gt;&lt;author&gt;United States Environmental Protection Agency (EPA),&lt;/author&gt;&lt;/authors&gt;&lt;/contributors&gt;&lt;titles&gt;&lt;title&gt;RSIG-Related Downloadable Data Files&lt;/title&gt;&lt;/titles&gt;&lt;dates&gt;&lt;/dates&gt;&lt;urls&gt;&lt;related-urls&gt;&lt;url&gt;https://www.epa.gov/hesc/rsig-related-downloadable-data-files#faqsd&lt;/url&gt;&lt;/related-urls&gt;&lt;/urls&gt;&lt;/record&gt;&lt;/Cite&gt;&lt;/EndNote&gt;</w:instrText>
            </w:r>
            <w:r w:rsidR="00FB108D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2, 3]</w:t>
            </w:r>
            <w:r w:rsidR="00FB108D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A3F8F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11.2</w:t>
            </w:r>
            <w:r w:rsidRPr="00BB06CF">
              <w:rPr>
                <w:rFonts w:eastAsia="Cambria" w:cstheme="minorHAnsi"/>
                <w:color w:val="000000"/>
              </w:rPr>
              <w:br/>
              <w:t>(4.72)</w:t>
            </w:r>
          </w:p>
        </w:tc>
      </w:tr>
      <w:tr w:rsidR="00CE5A2D" w:rsidRPr="00BB06CF" w14:paraId="620083D8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A2C74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C2F12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A9B47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NO2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7D108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Annual mean ground-level NO2 mixing ratio for 2005-2019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EFAF9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5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30BFB9" w14:textId="0383D765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12" w:history="1">
              <w:r w:rsidR="00CE5A2D" w:rsidRPr="00A23270">
                <w:rPr>
                  <w:rStyle w:val="Hyperlink"/>
                  <w:rFonts w:eastAsia="Cambria" w:cstheme="minorHAnsi"/>
                </w:rPr>
                <w:t>ACAG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FB108D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&gt;&lt;Author&gt;Cooper&lt;/Author&gt;&lt;Year&gt;2022&lt;/Year&gt;&lt;RecNum&gt;27&lt;/RecNum&gt;&lt;DisplayText&gt;[4]&lt;/DisplayText&gt;&lt;record&gt;&lt;rec-number&gt;27&lt;/rec-number&gt;&lt;foreign-keys&gt;&lt;key app="EN" db-id="a9a9dpp54a5dvcevpvm505rhxa0tvsf5x9zv" timestamp="1664819107" guid="ba7f6fa0-c23a-4617-95e2-85f954029c43"&gt;27&lt;/key&gt;&lt;/foreign-keys&gt;&lt;ref-type name="Journal Article"&gt;17&lt;/ref-type&gt;&lt;contributors&gt;&lt;authors&gt;&lt;author&gt;Cooper, Matthew J.&lt;/author&gt;&lt;author&gt;Martin, Randall V.&lt;/author&gt;&lt;author&gt;Hammer, Melanie S.&lt;/author&gt;&lt;author&gt;Levelt, Pieternel F.&lt;/author&gt;&lt;author&gt;Veefkind, Pepijn&lt;/author&gt;&lt;author&gt;Lamsal, Lok N.&lt;/author&gt;&lt;author&gt;Krotkov, Nickolay A.&lt;/author&gt;&lt;author&gt;Brook, Jeffrey R.&lt;/author&gt;&lt;author&gt;McLinden, Chris A.&lt;/author&gt;&lt;/authors&gt;&lt;/contributors&gt;&lt;titles&gt;&lt;title&gt;Global fine-scale changes in ambient NO2 during COVID-19 lockdowns&lt;/title&gt;&lt;secondary-title&gt;Nature&lt;/secondary-title&gt;&lt;/titles&gt;&lt;periodical&gt;&lt;full-title&gt;Nature&lt;/full-title&gt;&lt;/periodical&gt;&lt;pages&gt;380-387&lt;/pages&gt;&lt;volume&gt;601&lt;/volume&gt;&lt;number&gt;7893&lt;/number&gt;&lt;dates&gt;&lt;year&gt;2022&lt;/year&gt;&lt;pub-dates&gt;&lt;date&gt;2022/01/01&lt;/date&gt;&lt;/pub-dates&gt;&lt;/dates&gt;&lt;isbn&gt;1476-4687&lt;/isbn&gt;&lt;urls&gt;&lt;related-urls&gt;&lt;url&gt;https://doi.org/10.1038/s41586-021-04229-0&lt;/url&gt;&lt;/related-urls&gt;&lt;/urls&gt;&lt;electronic-resource-num&gt;10.1038/s41586-021-04229-0&lt;/electronic-resource-num&gt;&lt;/record&gt;&lt;/Cite&gt;&lt;/EndNote&gt;</w:instrText>
            </w:r>
            <w:r w:rsidR="00FB108D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4]</w:t>
            </w:r>
            <w:r w:rsidR="00FB108D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38040F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1.71</w:t>
            </w:r>
            <w:r w:rsidRPr="00BB06CF">
              <w:rPr>
                <w:rFonts w:eastAsia="Cambria" w:cstheme="minorHAnsi"/>
                <w:color w:val="000000"/>
              </w:rPr>
              <w:br/>
              <w:t>(1.33)</w:t>
            </w:r>
          </w:p>
        </w:tc>
      </w:tr>
      <w:tr w:rsidR="00CE5A2D" w:rsidRPr="00BB06CF" w14:paraId="21E745B7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CEF1D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20FFC0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00547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OMOC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B66D9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Spatially and seasonally resolved estimate of the ratio of global organic mass to organic carbon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982C6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5-200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EB40E1" w14:textId="2F87BC07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13" w:history="1">
              <w:r w:rsidR="00CE5A2D" w:rsidRPr="00A23270">
                <w:rPr>
                  <w:rStyle w:val="Hyperlink"/>
                  <w:rFonts w:eastAsia="Cambria" w:cstheme="minorHAnsi"/>
                </w:rPr>
                <w:t>ACAG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FB108D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&gt;&lt;Author&gt;Philip&lt;/Author&gt;&lt;Year&gt;2014&lt;/Year&gt;&lt;RecNum&gt;48&lt;/RecNum&gt;&lt;DisplayText&gt;[5]&lt;/DisplayText&gt;&lt;record&gt;&lt;rec-number&gt;48&lt;/rec-number&gt;&lt;foreign-keys&gt;&lt;key app="EN" db-id="a9a9dpp54a5dvcevpvm505rhxa0tvsf5x9zv" timestamp="1664907552" guid="58d99f8f-b109-4b01-a4a7-419ff31b0bc4"&gt;48&lt;/key&gt;&lt;/foreign-keys&gt;&lt;ref-type name="Journal Article"&gt;17&lt;/ref-type&gt;&lt;contributors&gt;&lt;authors&gt;&lt;author&gt;Philip, S.&lt;/author&gt;&lt;author&gt;Martin, R. V.&lt;/author&gt;&lt;author&gt;Pierce, J. R.&lt;/author&gt;&lt;author&gt;Jimenez, J. L.&lt;/author&gt;&lt;author&gt;Zhang, Q.&lt;/author&gt;&lt;author&gt;Canagaratna, M. R.&lt;/author&gt;&lt;author&gt;Spracklen, D. V.&lt;/author&gt;&lt;author&gt;Nowlan, C. R.&lt;/author&gt;&lt;author&gt;Lamsal, L. N.&lt;/author&gt;&lt;author&gt;Cooper, M. J.&lt;/author&gt;&lt;author&gt;Krotkov, N. A.&lt;/author&gt;&lt;/authors&gt;&lt;/contributors&gt;&lt;titles&gt;&lt;title&gt;Spatially and seasonally resolved estimate of the ratio of organic mass to organic carbon&lt;/title&gt;&lt;secondary-title&gt;Atmospheric Environment&lt;/secondary-title&gt;&lt;/titles&gt;&lt;periodical&gt;&lt;full-title&gt;Atmospheric Environment&lt;/full-title&gt;&lt;/periodical&gt;&lt;pages&gt;34-40&lt;/pages&gt;&lt;volume&gt;87&lt;/volume&gt;&lt;section&gt;34&lt;/section&gt;&lt;dates&gt;&lt;year&gt;2014&lt;/year&gt;&lt;/dates&gt;&lt;isbn&gt;13522310&lt;/isbn&gt;&lt;urls&gt;&lt;/urls&gt;&lt;electronic-resource-num&gt;10.1016/j.atmosenv.2013.11.065&lt;/electronic-resource-num&gt;&lt;/record&gt;&lt;/Cite&gt;&lt;/EndNote&gt;</w:instrText>
            </w:r>
            <w:r w:rsidR="00FB108D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5]</w:t>
            </w:r>
            <w:r w:rsidR="00FB108D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24E80F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.29</w:t>
            </w:r>
            <w:r w:rsidRPr="00BB06CF">
              <w:rPr>
                <w:rFonts w:eastAsia="Cambria" w:cstheme="minorHAnsi"/>
                <w:color w:val="000000"/>
              </w:rPr>
              <w:br/>
              <w:t>(0)</w:t>
            </w:r>
          </w:p>
        </w:tc>
      </w:tr>
      <w:tr w:rsidR="00CE5A2D" w:rsidRPr="00BB06CF" w14:paraId="35074F28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6A552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515A3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FEA76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BC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69EA5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M</w:t>
            </w:r>
            <w:r w:rsidRPr="00BB06CF">
              <w:rPr>
                <w:rFonts w:eastAsia="Cambria" w:cstheme="minorHAnsi"/>
                <w:color w:val="000000"/>
                <w:vertAlign w:val="subscript"/>
              </w:rPr>
              <w:t>2.5</w:t>
            </w:r>
            <w:r w:rsidRPr="00BB06CF">
              <w:rPr>
                <w:rFonts w:eastAsia="Cambria" w:cstheme="minorHAnsi"/>
                <w:color w:val="000000"/>
              </w:rPr>
              <w:t>: Annual mean black carbon concentration (BC)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4F30F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156FA3" w14:textId="5B590237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eastAsia="Cambria" w:cstheme="minorHAnsi"/>
                <w:color w:val="000000"/>
              </w:rPr>
            </w:pPr>
            <w:hyperlink r:id="rId14" w:history="1">
              <w:r w:rsidR="00CE5A2D" w:rsidRPr="00A23270">
                <w:rPr>
                  <w:rStyle w:val="Hyperlink"/>
                  <w:rFonts w:eastAsia="Cambria" w:cstheme="minorHAnsi"/>
                </w:rPr>
                <w:t>EPA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FB108D">
              <w:rPr>
                <w:rFonts w:eastAsia="Cambria" w:cstheme="minorHAnsi"/>
                <w:color w:val="000000"/>
              </w:rPr>
              <w:fldChar w:fldCharType="begin"/>
            </w:r>
            <w:r w:rsidR="00176A3B"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United States Environmental Protection Agency (EPA)&lt;/Author&gt;&lt;RecNum&gt;23&lt;/RecNum&gt;&lt;DisplayText&gt;[2]&lt;/DisplayText&gt;&lt;record&gt;&lt;rec-number&gt;23&lt;/rec-number&gt;&lt;foreign-keys&gt;&lt;key app="EN" db-id="a9a9dpp54a5dvcevpvm505rhxa0tvsf5x9zv" timestamp="1664813938" guid="3904aa91-ed96-46ea-aa5e-5066d3c383d6"&gt;23&lt;/key&gt;&lt;/foreign-keys&gt;&lt;ref-type name="Online Database"&gt;45&lt;/ref-type&gt;&lt;contributors&gt;&lt;authors&gt;&lt;author&gt;United States Environmental Protection Agency (EPA),&lt;/author&gt;&lt;/authors&gt;&lt;/contributors&gt;&lt;titles&gt;&lt;title&gt;Air Quality System Data Mart [internet database] &lt;/title&gt;&lt;/titles&gt;&lt;dates&gt;&lt;/dates&gt;&lt;pub-location&gt;http://www.epa.gov/ttn/airs/aqsdatamart.&lt;/pub-location&gt;&lt;urls&gt;&lt;related-urls&gt;&lt;url&gt;http://www.epa.gov/ttn/airs/aqsdatamart.&lt;/url&gt;&lt;/related-urls&gt;&lt;/urls&gt;&lt;/record&gt;&lt;/Cite&gt;&lt;/EndNote&gt;</w:instrText>
            </w:r>
            <w:r w:rsidR="00FB108D">
              <w:rPr>
                <w:rFonts w:eastAsia="Cambria" w:cstheme="minorHAnsi"/>
                <w:color w:val="000000"/>
              </w:rPr>
              <w:fldChar w:fldCharType="separate"/>
            </w:r>
            <w:r w:rsidR="00176A3B">
              <w:rPr>
                <w:rFonts w:eastAsia="Cambria" w:cstheme="minorHAnsi"/>
                <w:noProof/>
                <w:color w:val="000000"/>
              </w:rPr>
              <w:t>[2]</w:t>
            </w:r>
            <w:r w:rsidR="00FB108D">
              <w:rPr>
                <w:rFonts w:eastAsia="Cambria" w:cstheme="minorHAnsi"/>
                <w:color w:val="000000"/>
              </w:rPr>
              <w:fldChar w:fldCharType="end"/>
            </w:r>
            <w:r w:rsidR="00CE5A2D" w:rsidRPr="00BB06CF">
              <w:rPr>
                <w:rFonts w:eastAsia="Cambria" w:cstheme="minorHAnsi"/>
                <w:color w:val="000000"/>
              </w:rPr>
              <w:t>,</w:t>
            </w:r>
          </w:p>
          <w:p w14:paraId="21686AC7" w14:textId="1080A0B8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15" w:history="1">
              <w:r w:rsidR="00CE5A2D" w:rsidRPr="00A23270">
                <w:rPr>
                  <w:rStyle w:val="Hyperlink"/>
                  <w:rFonts w:eastAsia="Cambria" w:cstheme="minorHAnsi"/>
                </w:rPr>
                <w:t>ACAG</w:t>
              </w:r>
            </w:hyperlink>
            <w:r w:rsidR="00FB108D">
              <w:rPr>
                <w:rFonts w:eastAsia="Cambria" w:cstheme="minorHAnsi"/>
                <w:color w:val="000000"/>
              </w:rPr>
              <w:t xml:space="preserve"> </w:t>
            </w:r>
            <w:r w:rsidR="00FB108D"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 w:rsidR="00176A3B">
              <w:rPr>
                <w:rFonts w:cstheme="minorHAnsi"/>
              </w:rPr>
              <w:instrText xml:space="preserve"> ADDIN EN.CITE </w:instrText>
            </w:r>
            <w:r w:rsidR="00176A3B"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 w:rsidR="00176A3B">
              <w:rPr>
                <w:rFonts w:cstheme="minorHAnsi"/>
              </w:rPr>
              <w:instrText xml:space="preserve"> ADDIN EN.CITE.DATA </w:instrText>
            </w:r>
            <w:r w:rsidR="00176A3B">
              <w:rPr>
                <w:rFonts w:cstheme="minorHAnsi"/>
              </w:rPr>
            </w:r>
            <w:r w:rsidR="00176A3B">
              <w:rPr>
                <w:rFonts w:cstheme="minorHAnsi"/>
              </w:rPr>
              <w:fldChar w:fldCharType="end"/>
            </w:r>
            <w:r w:rsidR="00FB108D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6, 7]</w:t>
            </w:r>
            <w:r w:rsidR="00FB108D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D5255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0.8</w:t>
            </w:r>
            <w:r w:rsidRPr="00BB06CF">
              <w:rPr>
                <w:rFonts w:eastAsia="Cambria" w:cstheme="minorHAnsi"/>
                <w:color w:val="000000"/>
              </w:rPr>
              <w:br/>
              <w:t>(0.21)</w:t>
            </w:r>
          </w:p>
        </w:tc>
      </w:tr>
      <w:tr w:rsidR="00CE5A2D" w:rsidRPr="00BB06CF" w14:paraId="56AD6F16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747A5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870A8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AC385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NH4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FAEE4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M</w:t>
            </w:r>
            <w:r w:rsidRPr="00BB06CF">
              <w:rPr>
                <w:rFonts w:eastAsia="Cambria" w:cstheme="minorHAnsi"/>
                <w:color w:val="000000"/>
                <w:vertAlign w:val="subscript"/>
              </w:rPr>
              <w:t>2.5</w:t>
            </w:r>
            <w:r w:rsidRPr="00BB06CF">
              <w:rPr>
                <w:rFonts w:eastAsia="Cambria" w:cstheme="minorHAnsi"/>
                <w:color w:val="000000"/>
              </w:rPr>
              <w:t xml:space="preserve">: Annual mean ammonium concentration (NH4+) 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94C16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C9430D" w14:textId="77777777" w:rsidR="00A23270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eastAsia="Cambria" w:cstheme="minorHAnsi"/>
                <w:color w:val="000000"/>
              </w:rPr>
            </w:pPr>
            <w:hyperlink r:id="rId16" w:history="1">
              <w:r w:rsidRPr="00A23270">
                <w:rPr>
                  <w:rStyle w:val="Hyperlink"/>
                  <w:rFonts w:eastAsia="Cambria" w:cstheme="minorHAnsi"/>
                </w:rPr>
                <w:t>EPA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United States Environmental Protection Agency (EPA)&lt;/Author&gt;&lt;RecNum&gt;23&lt;/RecNum&gt;&lt;DisplayText&gt;[2]&lt;/DisplayText&gt;&lt;record&gt;&lt;rec-number&gt;23&lt;/rec-number&gt;&lt;foreign-keys&gt;&lt;key app="EN" db-id="a9a9dpp54a5dvcevpvm505rhxa0tvsf5x9zv" timestamp="1664813938" guid="3904aa91-ed96-46ea-aa5e-5066d3c383d6"&gt;23&lt;/key&gt;&lt;/foreign-keys&gt;&lt;ref-type name="Online Database"&gt;45&lt;/ref-type&gt;&lt;contributors&gt;&lt;authors&gt;&lt;author&gt;United States Environmental Protection Agency (EPA),&lt;/author&gt;&lt;/authors&gt;&lt;/contributors&gt;&lt;titles&gt;&lt;title&gt;Air Quality System Data Mart [internet database] &lt;/title&gt;&lt;/titles&gt;&lt;dates&gt;&lt;/dates&gt;&lt;pub-location&gt;http://www.epa.gov/ttn/airs/aqsdatamart.&lt;/pub-location&gt;&lt;urls&gt;&lt;related-urls&gt;&lt;url&gt;http://www.epa.gov/ttn/airs/aqsdatamart.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2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>,</w:t>
            </w:r>
          </w:p>
          <w:p w14:paraId="3C0748D5" w14:textId="671E505E" w:rsidR="00CE5A2D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17" w:history="1">
              <w:r w:rsidRPr="00A23270">
                <w:rPr>
                  <w:rStyle w:val="Hyperlink"/>
                  <w:rFonts w:eastAsia="Cambria" w:cstheme="minorHAnsi"/>
                </w:rPr>
                <w:t>ACAG</w:t>
              </w:r>
            </w:hyperlink>
            <w:r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, 7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81DAA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1.48</w:t>
            </w:r>
            <w:r w:rsidRPr="00BB06CF">
              <w:rPr>
                <w:rFonts w:eastAsia="Cambria" w:cstheme="minorHAnsi"/>
                <w:color w:val="000000"/>
              </w:rPr>
              <w:br/>
              <w:t>(0.2)</w:t>
            </w:r>
          </w:p>
        </w:tc>
      </w:tr>
      <w:tr w:rsidR="00CE5A2D" w:rsidRPr="00BB06CF" w14:paraId="2C5550E1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8B911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4AAB2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94B1B0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NIT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71817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M</w:t>
            </w:r>
            <w:r w:rsidRPr="00BB06CF">
              <w:rPr>
                <w:rFonts w:eastAsia="Cambria" w:cstheme="minorHAnsi"/>
                <w:color w:val="000000"/>
                <w:vertAlign w:val="subscript"/>
              </w:rPr>
              <w:t>2.5</w:t>
            </w:r>
            <w:r w:rsidRPr="00BB06CF">
              <w:rPr>
                <w:rFonts w:eastAsia="Cambria" w:cstheme="minorHAnsi"/>
                <w:color w:val="000000"/>
              </w:rPr>
              <w:t>: Annual mean nitrate concentration (NO3–)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803B2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AE036C" w14:textId="77777777" w:rsidR="00A23270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eastAsia="Cambria" w:cstheme="minorHAnsi"/>
                <w:color w:val="000000"/>
              </w:rPr>
            </w:pPr>
            <w:hyperlink r:id="rId18" w:history="1">
              <w:r w:rsidRPr="00A23270">
                <w:rPr>
                  <w:rStyle w:val="Hyperlink"/>
                  <w:rFonts w:eastAsia="Cambria" w:cstheme="minorHAnsi"/>
                </w:rPr>
                <w:t>EPA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United States Environmental Protection Agency (EPA)&lt;/Author&gt;&lt;RecNum&gt;23&lt;/RecNum&gt;&lt;DisplayText&gt;[2]&lt;/DisplayText&gt;&lt;record&gt;&lt;rec-number&gt;23&lt;/rec-number&gt;&lt;foreign-keys&gt;&lt;key app="EN" db-id="a9a9dpp54a5dvcevpvm505rhxa0tvsf5x9zv" timestamp="1664813938" guid="3904aa91-ed96-46ea-aa5e-5066d3c383d6"&gt;23&lt;/key&gt;&lt;/foreign-keys&gt;&lt;ref-type name="Online Database"&gt;45&lt;/ref-type&gt;&lt;contributors&gt;&lt;authors&gt;&lt;author&gt;United States Environmental Protection Agency (EPA),&lt;/author&gt;&lt;/authors&gt;&lt;/contributors&gt;&lt;titles&gt;&lt;title&gt;Air Quality System Data Mart [internet database] &lt;/title&gt;&lt;/titles&gt;&lt;dates&gt;&lt;/dates&gt;&lt;pub-location&gt;http://www.epa.gov/ttn/airs/aqsdatamart.&lt;/pub-location&gt;&lt;urls&gt;&lt;related-urls&gt;&lt;url&gt;http://www.epa.gov/ttn/airs/aqsdatamart.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2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>,</w:t>
            </w:r>
          </w:p>
          <w:p w14:paraId="3A8B1717" w14:textId="17C6308F" w:rsidR="00CE5A2D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19" w:history="1">
              <w:r w:rsidRPr="00A23270">
                <w:rPr>
                  <w:rStyle w:val="Hyperlink"/>
                  <w:rFonts w:eastAsia="Cambria" w:cstheme="minorHAnsi"/>
                </w:rPr>
                <w:t>ACAG</w:t>
              </w:r>
            </w:hyperlink>
            <w:r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, 7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01ACF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1.15</w:t>
            </w:r>
            <w:r w:rsidRPr="00BB06CF">
              <w:rPr>
                <w:rFonts w:eastAsia="Cambria" w:cstheme="minorHAnsi"/>
                <w:color w:val="000000"/>
              </w:rPr>
              <w:br/>
              <w:t>(0.28)</w:t>
            </w:r>
          </w:p>
        </w:tc>
      </w:tr>
      <w:tr w:rsidR="00CE5A2D" w:rsidRPr="00BB06CF" w14:paraId="4A2719E4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0C96B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FEAF30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93B3EF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OM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6A9617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M</w:t>
            </w:r>
            <w:r w:rsidRPr="00BB06CF">
              <w:rPr>
                <w:rFonts w:eastAsia="Cambria" w:cstheme="minorHAnsi"/>
                <w:color w:val="000000"/>
                <w:vertAlign w:val="subscript"/>
              </w:rPr>
              <w:t>2.5</w:t>
            </w:r>
            <w:r w:rsidRPr="00BB06CF">
              <w:rPr>
                <w:rFonts w:eastAsia="Cambria" w:cstheme="minorHAnsi"/>
                <w:color w:val="000000"/>
              </w:rPr>
              <w:t xml:space="preserve">: Annual mean organic matter concentration (OM) 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0CC80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C4A29B" w14:textId="77777777" w:rsidR="00A23270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eastAsia="Cambria" w:cstheme="minorHAnsi"/>
                <w:color w:val="000000"/>
              </w:rPr>
            </w:pPr>
            <w:hyperlink r:id="rId20" w:history="1">
              <w:r w:rsidRPr="00A23270">
                <w:rPr>
                  <w:rStyle w:val="Hyperlink"/>
                  <w:rFonts w:eastAsia="Cambria" w:cstheme="minorHAnsi"/>
                </w:rPr>
                <w:t>EPA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United States Environmental Protection Agency (EPA)&lt;/Author&gt;&lt;RecNum&gt;23&lt;/RecNum&gt;&lt;DisplayText&gt;[2]&lt;/DisplayText&gt;&lt;record&gt;&lt;rec-number&gt;23&lt;/rec-number&gt;&lt;foreign-keys&gt;&lt;key app="EN" db-id="a9a9dpp54a5dvcevpvm505rhxa0tvsf5x9zv" timestamp="1664813938" guid="3904aa91-ed96-46ea-aa5e-5066d3c383d6"&gt;23&lt;/key&gt;&lt;/foreign-keys&gt;&lt;ref-type name="Online Database"&gt;45&lt;/ref-type&gt;&lt;contributors&gt;&lt;authors&gt;&lt;author&gt;United States Environmental Protection Agency (EPA),&lt;/author&gt;&lt;/authors&gt;&lt;/contributors&gt;&lt;titles&gt;&lt;title&gt;Air Quality System Data Mart [internet database] &lt;/title&gt;&lt;/titles&gt;&lt;dates&gt;&lt;/dates&gt;&lt;pub-location&gt;http://www.epa.gov/ttn/airs/aqsdatamart.&lt;/pub-location&gt;&lt;urls&gt;&lt;related-urls&gt;&lt;url&gt;http://www.epa.gov/ttn/airs/aqsdatamart.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2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>,</w:t>
            </w:r>
          </w:p>
          <w:p w14:paraId="7B7A394D" w14:textId="2D9F0A79" w:rsidR="00CE5A2D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21" w:history="1">
              <w:r w:rsidRPr="00A23270">
                <w:rPr>
                  <w:rStyle w:val="Hyperlink"/>
                  <w:rFonts w:eastAsia="Cambria" w:cstheme="minorHAnsi"/>
                </w:rPr>
                <w:t>ACAG</w:t>
              </w:r>
            </w:hyperlink>
            <w:r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, 7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F528B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3.25</w:t>
            </w:r>
            <w:r w:rsidRPr="00BB06CF">
              <w:rPr>
                <w:rFonts w:eastAsia="Cambria" w:cstheme="minorHAnsi"/>
                <w:color w:val="000000"/>
              </w:rPr>
              <w:br/>
              <w:t>(0.39)</w:t>
            </w:r>
          </w:p>
        </w:tc>
      </w:tr>
      <w:tr w:rsidR="00CE5A2D" w:rsidRPr="00BB06CF" w14:paraId="1E320A69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1928E0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420C8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E7EAF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SO4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2CED1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M</w:t>
            </w:r>
            <w:r w:rsidRPr="00BB06CF">
              <w:rPr>
                <w:rFonts w:eastAsia="Cambria" w:cstheme="minorHAnsi"/>
                <w:color w:val="000000"/>
                <w:vertAlign w:val="subscript"/>
              </w:rPr>
              <w:t>2.5</w:t>
            </w:r>
            <w:r w:rsidRPr="00BB06CF">
              <w:rPr>
                <w:rFonts w:eastAsia="Cambria" w:cstheme="minorHAnsi"/>
                <w:color w:val="000000"/>
              </w:rPr>
              <w:t>: Annual mean sulfate concentration (SO42+)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90D83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C1F162" w14:textId="77777777" w:rsidR="00A23270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eastAsia="Cambria" w:cstheme="minorHAnsi"/>
                <w:color w:val="000000"/>
              </w:rPr>
            </w:pPr>
            <w:hyperlink r:id="rId22" w:history="1">
              <w:r w:rsidRPr="00A23270">
                <w:rPr>
                  <w:rStyle w:val="Hyperlink"/>
                  <w:rFonts w:eastAsia="Cambria" w:cstheme="minorHAnsi"/>
                </w:rPr>
                <w:t>EPA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United States Environmental Protection Agency (EPA)&lt;/Author&gt;&lt;RecNum&gt;23&lt;/RecNum&gt;&lt;DisplayText&gt;[2]&lt;/DisplayText&gt;&lt;record&gt;&lt;rec-number&gt;23&lt;/rec-number&gt;&lt;foreign-keys&gt;&lt;key app="EN" db-id="a9a9dpp54a5dvcevpvm505rhxa0tvsf5x9zv" timestamp="1664813938" guid="3904aa91-ed96-46ea-aa5e-5066d3c383d6"&gt;23&lt;/key&gt;&lt;/foreign-keys&gt;&lt;ref-type name="Online Database"&gt;45&lt;/ref-type&gt;&lt;contributors&gt;&lt;authors&gt;&lt;author&gt;United States Environmental Protection Agency (EPA),&lt;/author&gt;&lt;/authors&gt;&lt;/contributors&gt;&lt;titles&gt;&lt;title&gt;Air Quality System Data Mart [internet database] &lt;/title&gt;&lt;/titles&gt;&lt;dates&gt;&lt;/dates&gt;&lt;pub-location&gt;http://www.epa.gov/ttn/airs/aqsdatamart.&lt;/pub-location&gt;&lt;urls&gt;&lt;related-urls&gt;&lt;url&gt;http://www.epa.gov/ttn/airs/aqsdatamart.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2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>,</w:t>
            </w:r>
          </w:p>
          <w:p w14:paraId="7772990A" w14:textId="5455FEFD" w:rsidR="00CE5A2D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23" w:history="1">
              <w:r w:rsidRPr="00A23270">
                <w:rPr>
                  <w:rStyle w:val="Hyperlink"/>
                  <w:rFonts w:eastAsia="Cambria" w:cstheme="minorHAnsi"/>
                </w:rPr>
                <w:t>ACAG</w:t>
              </w:r>
            </w:hyperlink>
            <w:r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, 7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66009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3.48</w:t>
            </w:r>
            <w:r w:rsidRPr="00BB06CF">
              <w:rPr>
                <w:rFonts w:eastAsia="Cambria" w:cstheme="minorHAnsi"/>
                <w:color w:val="000000"/>
              </w:rPr>
              <w:br/>
              <w:t>(0.42)</w:t>
            </w:r>
          </w:p>
        </w:tc>
      </w:tr>
      <w:tr w:rsidR="00CE5A2D" w:rsidRPr="00BB06CF" w14:paraId="2BF74182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C6184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9EBDE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E90E4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SOIL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D5B5A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M</w:t>
            </w:r>
            <w:r w:rsidRPr="00BB06CF">
              <w:rPr>
                <w:rFonts w:eastAsia="Cambria" w:cstheme="minorHAnsi"/>
                <w:color w:val="000000"/>
                <w:vertAlign w:val="subscript"/>
              </w:rPr>
              <w:t>2.5</w:t>
            </w:r>
            <w:r w:rsidRPr="00BB06CF">
              <w:rPr>
                <w:rFonts w:eastAsia="Cambria" w:cstheme="minorHAnsi"/>
                <w:color w:val="000000"/>
              </w:rPr>
              <w:t xml:space="preserve">: Annual mean mineral dust concentration (SOIL) 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A684D0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3520D2" w14:textId="77777777" w:rsidR="00A23270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eastAsia="Cambria" w:cstheme="minorHAnsi"/>
                <w:color w:val="000000"/>
              </w:rPr>
            </w:pPr>
            <w:hyperlink r:id="rId24" w:history="1">
              <w:r w:rsidRPr="00A23270">
                <w:rPr>
                  <w:rStyle w:val="Hyperlink"/>
                  <w:rFonts w:eastAsia="Cambria" w:cstheme="minorHAnsi"/>
                </w:rPr>
                <w:t>EPA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United States Environmental Protection Agency (EPA)&lt;/Author&gt;&lt;RecNum&gt;23&lt;/RecNum&gt;&lt;DisplayText&gt;[2]&lt;/DisplayText&gt;&lt;record&gt;&lt;rec-number&gt;23&lt;/rec-number&gt;&lt;foreign-keys&gt;&lt;key app="EN" db-id="a9a9dpp54a5dvcevpvm505rhxa0tvsf5x9zv" timestamp="1664813938" guid="3904aa91-ed96-46ea-aa5e-5066d3c383d6"&gt;23&lt;/key&gt;&lt;/foreign-keys&gt;&lt;ref-type name="Online Database"&gt;45&lt;/ref-type&gt;&lt;contributors&gt;&lt;authors&gt;&lt;author&gt;United States Environmental Protection Agency (EPA),&lt;/author&gt;&lt;/authors&gt;&lt;/contributors&gt;&lt;titles&gt;&lt;title&gt;Air Quality System Data Mart [internet database] &lt;/title&gt;&lt;/titles&gt;&lt;dates&gt;&lt;/dates&gt;&lt;pub-location&gt;http://www.epa.gov/ttn/airs/aqsdatamart.&lt;/pub-location&gt;&lt;urls&gt;&lt;related-urls&gt;&lt;url&gt;http://www.epa.gov/ttn/airs/aqsdatamart.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2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>,</w:t>
            </w:r>
          </w:p>
          <w:p w14:paraId="1E8BE9D3" w14:textId="0038E459" w:rsidR="00CE5A2D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25" w:history="1">
              <w:r w:rsidRPr="00A23270">
                <w:rPr>
                  <w:rStyle w:val="Hyperlink"/>
                  <w:rFonts w:eastAsia="Cambria" w:cstheme="minorHAnsi"/>
                </w:rPr>
                <w:t>ACAG</w:t>
              </w:r>
            </w:hyperlink>
            <w:r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, 7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95F57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0.36</w:t>
            </w:r>
            <w:r w:rsidRPr="00BB06CF">
              <w:rPr>
                <w:rFonts w:eastAsia="Cambria" w:cstheme="minorHAnsi"/>
                <w:color w:val="000000"/>
              </w:rPr>
              <w:br/>
              <w:t>(0.07)</w:t>
            </w:r>
          </w:p>
        </w:tc>
      </w:tr>
      <w:tr w:rsidR="00CE5A2D" w:rsidRPr="00BB06CF" w14:paraId="1FEB341C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98D930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D0F2C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FED58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SS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523A9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M</w:t>
            </w:r>
            <w:r w:rsidRPr="00BB06CF">
              <w:rPr>
                <w:rFonts w:eastAsia="Cambria" w:cstheme="minorHAnsi"/>
                <w:color w:val="000000"/>
                <w:vertAlign w:val="subscript"/>
              </w:rPr>
              <w:t>2.5</w:t>
            </w:r>
            <w:r w:rsidRPr="00BB06CF">
              <w:rPr>
                <w:rFonts w:eastAsia="Cambria" w:cstheme="minorHAnsi"/>
                <w:color w:val="000000"/>
              </w:rPr>
              <w:t xml:space="preserve">: Annual mean sea-salt concentration (SS) 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9F771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C26234" w14:textId="77777777" w:rsidR="00A23270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eastAsia="Cambria" w:cstheme="minorHAnsi"/>
                <w:color w:val="000000"/>
              </w:rPr>
            </w:pPr>
            <w:hyperlink r:id="rId26" w:history="1">
              <w:r w:rsidRPr="00A23270">
                <w:rPr>
                  <w:rStyle w:val="Hyperlink"/>
                  <w:rFonts w:eastAsia="Cambria" w:cstheme="minorHAnsi"/>
                </w:rPr>
                <w:t>EPA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United States Environmental Protection Agency (EPA)&lt;/Author&gt;&lt;RecNum&gt;23&lt;/RecNum&gt;&lt;DisplayText&gt;[2]&lt;/DisplayText&gt;&lt;record&gt;&lt;rec-number&gt;23&lt;/rec-number&gt;&lt;foreign-keys&gt;&lt;key app="EN" db-id="a9a9dpp54a5dvcevpvm505rhxa0tvsf5x9zv" timestamp="1664813938" guid="3904aa91-ed96-46ea-aa5e-5066d3c383d6"&gt;23&lt;/key&gt;&lt;/foreign-keys&gt;&lt;ref-type name="Online Database"&gt;45&lt;/ref-type&gt;&lt;contributors&gt;&lt;authors&gt;&lt;author&gt;United States Environmental Protection Agency (EPA),&lt;/author&gt;&lt;/authors&gt;&lt;/contributors&gt;&lt;titles&gt;&lt;title&gt;Air Quality System Data Mart [internet database] &lt;/title&gt;&lt;/titles&gt;&lt;dates&gt;&lt;/dates&gt;&lt;pub-location&gt;http://www.epa.gov/ttn/airs/aqsdatamart.&lt;/pub-location&gt;&lt;urls&gt;&lt;related-urls&gt;&lt;url&gt;http://www.epa.gov/ttn/airs/aqsdatamart.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2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>,</w:t>
            </w:r>
          </w:p>
          <w:p w14:paraId="1E5C48A1" w14:textId="513E23C1" w:rsidR="00CE5A2D" w:rsidRPr="00BB06CF" w:rsidRDefault="00A23270" w:rsidP="00A23270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27" w:history="1">
              <w:r w:rsidRPr="00A23270">
                <w:rPr>
                  <w:rStyle w:val="Hyperlink"/>
                  <w:rFonts w:eastAsia="Cambria" w:cstheme="minorHAnsi"/>
                </w:rPr>
                <w:t>ACAG</w:t>
              </w:r>
            </w:hyperlink>
            <w:r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IYW1tZXI8L0F1dGhvcj48WWVhcj4yMDIwPC9ZZWFyPjxS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, 7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5B0567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0.32</w:t>
            </w:r>
            <w:r w:rsidRPr="00BB06CF">
              <w:rPr>
                <w:rFonts w:eastAsia="Cambria" w:cstheme="minorHAnsi"/>
                <w:color w:val="000000"/>
              </w:rPr>
              <w:br/>
              <w:t>(0.13)</w:t>
            </w:r>
          </w:p>
        </w:tc>
      </w:tr>
      <w:tr w:rsidR="00CE5A2D" w:rsidRPr="00BB06CF" w14:paraId="59D27F8D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3ADB0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F198F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Water Quality</w:t>
            </w: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8664D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HAA5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D78AF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Mean concentration of HAA5 (micrograms per liter) by year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FAC6B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A597DE" w14:textId="14709622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28" w:history="1">
              <w:r w:rsidR="00CE5A2D" w:rsidRPr="00A23270">
                <w:rPr>
                  <w:rStyle w:val="Hyperlink"/>
                  <w:rFonts w:eastAsia="Cambria" w:cstheme="minorHAnsi"/>
                </w:rPr>
                <w:t>EPH-state recipient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National Environmental Public Health Tracking (EPH)&lt;/Author&gt;&lt;RecNum&gt;45&lt;/RecNum&gt;&lt;DisplayText&gt;[8]&lt;/DisplayText&gt;&lt;record&gt;&lt;rec-number&gt;45&lt;/rec-number&gt;&lt;foreign-keys&gt;&lt;key app="EN" db-id="a9a9dpp54a5dvcevpvm505rhxa0tvsf5x9zv" timestamp="1664831966" guid="969093d9-f689-4d65-8045-e3e2df0a21e2"&gt;45&lt;/key&gt;&lt;/foreign-keys&gt;&lt;ref-type name="Web Page"&gt;12&lt;/ref-type&gt;&lt;contributors&gt;&lt;authors&gt;&lt;author&gt;National Environmental Public Health Tracking (EPH),&lt;/author&gt;&lt;/authors&gt;&lt;/contributors&gt;&lt;titles&gt;&lt;title&gt;Indicator&lt;/title&gt;&lt;/titles&gt;&lt;dates&gt;&lt;/dates&gt;&lt;urls&gt;&lt;related-urls&gt;&lt;url&gt;https://ephtracking.cdc.gov/indicatorPages&lt;/url&gt;&lt;/related-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8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C00D7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.8</w:t>
            </w:r>
            <w:r w:rsidRPr="00BB06CF">
              <w:rPr>
                <w:rFonts w:eastAsia="Cambria" w:cstheme="minorHAnsi"/>
                <w:color w:val="000000"/>
              </w:rPr>
              <w:br/>
              <w:t>(12.62)</w:t>
            </w:r>
          </w:p>
        </w:tc>
      </w:tr>
      <w:tr w:rsidR="00CE5A2D" w:rsidRPr="00BB06CF" w14:paraId="38C0E48E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7429D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75692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50E85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TTHM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EE619F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Mean concentration of TTHM (micrograms per liter) by year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23C89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D2E254" w14:textId="6CAC1B31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29" w:history="1">
              <w:r w:rsidR="002F477F" w:rsidRPr="00A23270">
                <w:rPr>
                  <w:rStyle w:val="Hyperlink"/>
                  <w:rFonts w:eastAsia="Cambria" w:cstheme="minorHAnsi"/>
                </w:rPr>
                <w:t>EPH-state recipient</w:t>
              </w:r>
            </w:hyperlink>
            <w:r w:rsidR="002F477F"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National Environmental Public Health Tracking (EPH)&lt;/Author&gt;&lt;RecNum&gt;45&lt;/RecNum&gt;&lt;DisplayText&gt;[8]&lt;/DisplayText&gt;&lt;record&gt;&lt;rec-number&gt;45&lt;/rec-number&gt;&lt;foreign-keys&gt;&lt;key app="EN" db-id="a9a9dpp54a5dvcevpvm505rhxa0tvsf5x9zv" timestamp="1664831966" guid="969093d9-f689-4d65-8045-e3e2df0a21e2"&gt;45&lt;/key&gt;&lt;/foreign-keys&gt;&lt;ref-type name="Web Page"&gt;12&lt;/ref-type&gt;&lt;contributors&gt;&lt;authors&gt;&lt;author&gt;National Environmental Public Health Tracking (EPH),&lt;/author&gt;&lt;/authors&gt;&lt;/contributors&gt;&lt;titles&gt;&lt;title&gt;Indicator&lt;/title&gt;&lt;/titles&gt;&lt;dates&gt;&lt;/dates&gt;&lt;urls&gt;&lt;related-urls&gt;&lt;url&gt;https://ephtracking.cdc.gov/indicatorPages&lt;/url&gt;&lt;/related-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8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41A76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35.51</w:t>
            </w:r>
            <w:r w:rsidRPr="00BB06CF">
              <w:rPr>
                <w:rFonts w:eastAsia="Cambria" w:cstheme="minorHAnsi"/>
                <w:color w:val="000000"/>
              </w:rPr>
              <w:br/>
              <w:t>(14.18)</w:t>
            </w:r>
          </w:p>
        </w:tc>
      </w:tr>
      <w:tr w:rsidR="00CE5A2D" w:rsidRPr="00BB06CF" w14:paraId="66E7ABA1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0CDB0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3C55C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B41EF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NITRA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13E75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Mean concentration of Nitrate (milligrams per liter) by year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9F65C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11435A" w14:textId="49A1533B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30" w:history="1">
              <w:r w:rsidR="002F477F" w:rsidRPr="00A23270">
                <w:rPr>
                  <w:rStyle w:val="Hyperlink"/>
                  <w:rFonts w:eastAsia="Cambria" w:cstheme="minorHAnsi"/>
                </w:rPr>
                <w:t>EPH-state recipient</w:t>
              </w:r>
            </w:hyperlink>
            <w:r w:rsidR="002F477F"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National Environmental Public Health Tracking (EPH)&lt;/Author&gt;&lt;RecNum&gt;45&lt;/RecNum&gt;&lt;DisplayText&gt;[8]&lt;/DisplayText&gt;&lt;record&gt;&lt;rec-number&gt;45&lt;/rec-number&gt;&lt;foreign-keys&gt;&lt;key app="EN" db-id="a9a9dpp54a5dvcevpvm505rhxa0tvsf5x9zv" timestamp="1664831966" guid="969093d9-f689-4d65-8045-e3e2df0a21e2"&gt;45&lt;/key&gt;&lt;/foreign-keys&gt;&lt;ref-type name="Web Page"&gt;12&lt;/ref-type&gt;&lt;contributors&gt;&lt;authors&gt;&lt;author&gt;National Environmental Public Health Tracking (EPH),&lt;/author&gt;&lt;/authors&gt;&lt;/contributors&gt;&lt;titles&gt;&lt;title&gt;Indicator&lt;/title&gt;&lt;/titles&gt;&lt;dates&gt;&lt;/dates&gt;&lt;urls&gt;&lt;related-urls&gt;&lt;url&gt;https://ephtracking.cdc.gov/indicatorPages&lt;/url&gt;&lt;/related-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8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5195A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0.85</w:t>
            </w:r>
            <w:r w:rsidRPr="00BB06CF">
              <w:rPr>
                <w:rFonts w:eastAsia="Cambria" w:cstheme="minorHAnsi"/>
                <w:color w:val="000000"/>
              </w:rPr>
              <w:br/>
              <w:t>(0.68)</w:t>
            </w:r>
          </w:p>
        </w:tc>
      </w:tr>
      <w:tr w:rsidR="00CE5A2D" w:rsidRPr="00BB06CF" w14:paraId="047AFCE6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B0343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D06EC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Other</w:t>
            </w: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35F29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TOXIC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A7D30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Rate of reported acute toxic substance release incidents per 100,000 population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57CDD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7FCB0E" w14:textId="147FFFB2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31" w:history="1">
              <w:r w:rsidR="00CE5A2D" w:rsidRPr="00A23270">
                <w:rPr>
                  <w:rStyle w:val="Hyperlink"/>
                  <w:rFonts w:eastAsia="Cambria" w:cstheme="minorHAnsi"/>
                </w:rPr>
                <w:t>Hazardous Substances Emergency Events Surveillance (HSEES)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Agency for Toxic Substances and Disease Registry (ATSDR)&lt;/Author&gt;&lt;RecNum&gt;32&lt;/RecNum&gt;&lt;DisplayText&gt;[9]&lt;/DisplayText&gt;&lt;record&gt;&lt;rec-number&gt;32&lt;/rec-number&gt;&lt;foreign-keys&gt;&lt;key app="EN" db-id="a9a9dpp54a5dvcevpvm505rhxa0tvsf5x9zv" timestamp="1664822513" guid="378ce9f7-b779-4bcd-ac37-027bd15c6acd"&gt;32&lt;/key&gt;&lt;/foreign-keys&gt;&lt;ref-type name="Online Database"&gt;45&lt;/ref-type&gt;&lt;contributors&gt;&lt;authors&gt;&lt;author&gt;Agency for Toxic Substances and Disease Registry (ATSDR),&lt;/author&gt;&lt;/authors&gt;&lt;/contributors&gt;&lt;titles&gt;&lt;title&gt;Hazardous Substances Emergency Events Surveillance data file&lt;/title&gt;&lt;/titles&gt;&lt;dates&gt;&lt;/dates&gt;&lt;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9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9DA2C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6.36</w:t>
            </w:r>
            <w:r w:rsidRPr="00BB06CF">
              <w:rPr>
                <w:rFonts w:eastAsia="Cambria" w:cstheme="minorHAnsi"/>
                <w:color w:val="000000"/>
              </w:rPr>
              <w:br/>
              <w:t>(3.14)</w:t>
            </w:r>
          </w:p>
        </w:tc>
      </w:tr>
      <w:tr w:rsidR="00CE5A2D" w:rsidRPr="00BB06CF" w14:paraId="480F1B2E" w14:textId="77777777" w:rsidTr="00D93416">
        <w:trPr>
          <w:cantSplit/>
        </w:trPr>
        <w:tc>
          <w:tcPr>
            <w:tcW w:w="44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44AB0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810" w:type="dxa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62944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DEFBC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RADONZONE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6EAE0F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Radon zone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182CF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8216CA" w14:textId="3157A183" w:rsidR="00CE5A2D" w:rsidRPr="00BB06CF" w:rsidRDefault="00A2327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>HYPERLINK "https://www.epa.gov/radon/epa-map-radon-zones"</w:instrText>
            </w:r>
            <w:r>
              <w:rPr>
                <w:rFonts w:eastAsia="Cambria" w:cstheme="minorHAnsi"/>
                <w:color w:val="000000"/>
              </w:rPr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 w:rsidR="00CE5A2D" w:rsidRPr="00A23270">
              <w:rPr>
                <w:rStyle w:val="Hyperlink"/>
                <w:rFonts w:eastAsia="Cambria" w:cstheme="minorHAnsi"/>
              </w:rPr>
              <w:t>EPA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United States Environmental Protection Agency (EPA)&lt;/Author&gt;&lt;RecNum&gt;37&lt;/RecNum&gt;&lt;DisplayText&gt;[10]&lt;/DisplayText&gt;&lt;record&gt;&lt;rec-number&gt;37&lt;/rec-number&gt;&lt;foreign-keys&gt;&lt;key app="EN" db-id="a9a9dpp54a5dvcevpvm505rhxa0tvsf5x9zv" timestamp="1664825642" guid="d728729b-ac98-4c66-8668-c5313e59a3e4"&gt;37&lt;/key&gt;&lt;/foreign-keys&gt;&lt;ref-type name="Web Page"&gt;12&lt;/ref-type&gt;&lt;contributors&gt;&lt;authors&gt;&lt;author&gt;United States Environmental Protection Agency (EPA),&lt;/author&gt;&lt;/authors&gt;&lt;/contributors&gt;&lt;titles&gt;&lt;title&gt;EPA map of Radon Zones&lt;/title&gt;&lt;/titles&gt;&lt;dates&gt;&lt;/dates&gt;&lt;urls&gt;&lt;related-urls&gt;&lt;url&gt;https://www.epa.gov/radon/epa-map-radon-zones&lt;/url&gt;&lt;/related-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10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B0FE0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34</w:t>
            </w:r>
            <w:r w:rsidRPr="00BB06CF">
              <w:rPr>
                <w:rFonts w:eastAsia="Cambria" w:cstheme="minorHAnsi"/>
                <w:color w:val="000000"/>
              </w:rPr>
              <w:br/>
              <w:t>(54.84%)</w:t>
            </w:r>
          </w:p>
        </w:tc>
      </w:tr>
      <w:tr w:rsidR="00CE5A2D" w:rsidRPr="00BB06CF" w14:paraId="13D440CC" w14:textId="77777777" w:rsidTr="00D93416">
        <w:trPr>
          <w:cantSplit/>
        </w:trPr>
        <w:tc>
          <w:tcPr>
            <w:tcW w:w="1250" w:type="dxa"/>
            <w:gridSpan w:val="2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92981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Health</w:t>
            </w: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E279A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MH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621C2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adults aged &gt;=18 years with mental health not good for &gt;=14 days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DF53F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A438D7" w14:textId="4175B109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BRFSS </w:t>
            </w:r>
            <w:r w:rsidR="00176A3B">
              <w:rPr>
                <w:rFonts w:eastAsia="Cambria" w:cstheme="minorHAnsi"/>
                <w:color w:val="000000"/>
              </w:rPr>
              <w:fldChar w:fldCharType="begin"/>
            </w:r>
            <w:r w:rsidR="00176A3B"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Behavioral Risk Factor Surveillance System (BRFSS)&lt;/Author&gt;&lt;RecNum&gt;61&lt;/RecNum&gt;&lt;DisplayText&gt;[11]&lt;/DisplayText&gt;&lt;record&gt;&lt;rec-number&gt;61&lt;/rec-number&gt;&lt;foreign-keys&gt;&lt;key app="EN" db-id="a9a9dpp54a5dvcevpvm505rhxa0tvsf5x9zv" timestamp="1665006198" guid="9f032003-8e1c-4617-a3e9-152092a8cc27"&gt;61&lt;/key&gt;&lt;/foreign-keys&gt;&lt;ref-type name="Online Database"&gt;45&lt;/ref-type&gt;&lt;contributors&gt;&lt;authors&gt;&lt;author&gt;Behavioral Risk Factor Surveillance System (BRFSS),&lt;/author&gt;&lt;/authors&gt;&lt;/contributors&gt;&lt;titles&gt;&lt;title&gt;2018 BRFSS Survey Data and Documentation&lt;/title&gt;&lt;/titles&gt;&lt;dates&gt;&lt;/dates&gt;&lt;urls&gt;&lt;related-urls&gt;&lt;url&gt;https://www.cdc.gov/brfss/annual_data/annual_2018.html&lt;/url&gt;&lt;/related-urls&gt;&lt;/urls&gt;&lt;/record&gt;&lt;/Cite&gt;&lt;/EndNote&gt;</w:instrText>
            </w:r>
            <w:r w:rsidR="00176A3B">
              <w:rPr>
                <w:rFonts w:eastAsia="Cambria" w:cstheme="minorHAnsi"/>
                <w:color w:val="000000"/>
              </w:rPr>
              <w:fldChar w:fldCharType="separate"/>
            </w:r>
            <w:r w:rsidR="00176A3B">
              <w:rPr>
                <w:rFonts w:eastAsia="Cambria" w:cstheme="minorHAnsi"/>
                <w:noProof/>
                <w:color w:val="000000"/>
              </w:rPr>
              <w:t>[11]</w:t>
            </w:r>
            <w:r w:rsidR="00176A3B"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 xml:space="preserve">, </w:t>
            </w:r>
            <w:hyperlink r:id="rId32" w:history="1">
              <w:r w:rsidRPr="00977C90">
                <w:rPr>
                  <w:rStyle w:val="Hyperlink"/>
                  <w:rFonts w:eastAsia="Cambria" w:cstheme="minorHAnsi"/>
                </w:rPr>
                <w:t>PLACES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PLACES: Local Data for Better Health&lt;/Author&gt;&lt;RecNum&gt;39&lt;/RecNum&gt;&lt;DisplayText&gt;[12]&lt;/DisplayText&gt;&lt;record&gt;&lt;rec-number&gt;39&lt;/rec-number&gt;&lt;foreign-keys&gt;&lt;key app="EN" db-id="a9a9dpp54a5dvcevpvm505rhxa0tvsf5x9zv" timestamp="1664829264" guid="1fb27502-557b-4a51-809d-efe4edf4fb8d"&gt;39&lt;/key&gt;&lt;/foreign-keys&gt;&lt;ref-type name="Web Page"&gt;12&lt;/ref-type&gt;&lt;contributors&gt;&lt;authors&gt;&lt;author&gt;PLACES: Local Data for Better Health,&lt;/author&gt;&lt;/authors&gt;&lt;/contributors&gt;&lt;titles&gt;&lt;/titles&gt;&lt;dates&gt;&lt;/dates&gt;&lt;urls&gt;&lt;related-urls&gt;&lt;url&gt;https://www.cdc.gov/places/index.html&lt;/url&gt;&lt;/related-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12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25665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13.22</w:t>
            </w:r>
            <w:r w:rsidRPr="00BB06CF">
              <w:rPr>
                <w:rFonts w:eastAsia="Cambria" w:cstheme="minorHAnsi"/>
                <w:color w:val="000000"/>
              </w:rPr>
              <w:br/>
              <w:t>(1.09)</w:t>
            </w:r>
          </w:p>
        </w:tc>
      </w:tr>
      <w:tr w:rsidR="00CE5A2D" w:rsidRPr="00BB06CF" w14:paraId="58234FE9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C68B47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DA135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TL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249D57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adults aged &gt;=65 years with all teeth loss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B4D70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A98812" w14:textId="3CCDA627" w:rsidR="00CE5A2D" w:rsidRPr="00BB06CF" w:rsidRDefault="00977C9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BRFSS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Behavioral Risk Factor Surveillance System (BRFSS)&lt;/Author&gt;&lt;RecNum&gt;61&lt;/RecNum&gt;&lt;DisplayText&gt;[11]&lt;/DisplayText&gt;&lt;record&gt;&lt;rec-number&gt;61&lt;/rec-number&gt;&lt;foreign-keys&gt;&lt;key app="EN" db-id="a9a9dpp54a5dvcevpvm505rhxa0tvsf5x9zv" timestamp="1665006198" guid="9f032003-8e1c-4617-a3e9-152092a8cc27"&gt;61&lt;/key&gt;&lt;/foreign-keys&gt;&lt;ref-type name="Online Database"&gt;45&lt;/ref-type&gt;&lt;contributors&gt;&lt;authors&gt;&lt;author&gt;Behavioral Risk Factor Surveillance System (BRFSS),&lt;/author&gt;&lt;/authors&gt;&lt;/contributors&gt;&lt;titles&gt;&lt;title&gt;2018 BRFSS Survey Data and Documentation&lt;/title&gt;&lt;/titles&gt;&lt;dates&gt;&lt;/dates&gt;&lt;urls&gt;&lt;related-urls&gt;&lt;url&gt;https://www.cdc.gov/brfss/annual_data/annual_2018.html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11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 xml:space="preserve">, </w:t>
            </w:r>
            <w:hyperlink r:id="rId33" w:history="1">
              <w:r w:rsidRPr="00977C90">
                <w:rPr>
                  <w:rStyle w:val="Hyperlink"/>
                  <w:rFonts w:eastAsia="Cambria" w:cstheme="minorHAnsi"/>
                </w:rPr>
                <w:t>PLACES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PLACES: Local Data for Better Health&lt;/Author&gt;&lt;RecNum&gt;39&lt;/RecNum&gt;&lt;DisplayText&gt;[12]&lt;/DisplayText&gt;&lt;record&gt;&lt;rec-number&gt;39&lt;/rec-number&gt;&lt;foreign-keys&gt;&lt;key app="EN" db-id="a9a9dpp54a5dvcevpvm505rhxa0tvsf5x9zv" timestamp="1664829264" guid="1fb27502-557b-4a51-809d-efe4edf4fb8d"&gt;39&lt;/key&gt;&lt;/foreign-keys&gt;&lt;ref-type name="Web Page"&gt;12&lt;/ref-type&gt;&lt;contributors&gt;&lt;authors&gt;&lt;author&gt;PLACES: Local Data for Better Health,&lt;/author&gt;&lt;/authors&gt;&lt;/contributors&gt;&lt;titles&gt;&lt;/titles&gt;&lt;dates&gt;&lt;/dates&gt;&lt;urls&gt;&lt;related-urls&gt;&lt;url&gt;https://www.cdc.gov/places/index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D60FA7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16.35</w:t>
            </w:r>
            <w:r w:rsidRPr="00BB06CF">
              <w:rPr>
                <w:rFonts w:eastAsia="Cambria" w:cstheme="minorHAnsi"/>
                <w:color w:val="000000"/>
              </w:rPr>
              <w:br/>
              <w:t>(2.67)</w:t>
            </w:r>
          </w:p>
        </w:tc>
      </w:tr>
      <w:tr w:rsidR="00CE5A2D" w:rsidRPr="00BB06CF" w14:paraId="51119CFB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BD7A1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023D3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CERVSCN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F26367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adult women aged &gt;=21 to =65 years who have been screened for cervical cancer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DC681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9330ED" w14:textId="2185A732" w:rsidR="00CE5A2D" w:rsidRPr="00BB06CF" w:rsidRDefault="00977C9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BRFSS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Behavioral Risk Factor Surveillance System (BRFSS)&lt;/Author&gt;&lt;RecNum&gt;61&lt;/RecNum&gt;&lt;DisplayText&gt;[11]&lt;/DisplayText&gt;&lt;record&gt;&lt;rec-number&gt;61&lt;/rec-number&gt;&lt;foreign-keys&gt;&lt;key app="EN" db-id="a9a9dpp54a5dvcevpvm505rhxa0tvsf5x9zv" timestamp="1665006198" guid="9f032003-8e1c-4617-a3e9-152092a8cc27"&gt;61&lt;/key&gt;&lt;/foreign-keys&gt;&lt;ref-type name="Online Database"&gt;45&lt;/ref-type&gt;&lt;contributors&gt;&lt;authors&gt;&lt;author&gt;Behavioral Risk Factor Surveillance System (BRFSS),&lt;/author&gt;&lt;/authors&gt;&lt;/contributors&gt;&lt;titles&gt;&lt;title&gt;2018 BRFSS Survey Data and Documentation&lt;/title&gt;&lt;/titles&gt;&lt;dates&gt;&lt;/dates&gt;&lt;urls&gt;&lt;related-urls&gt;&lt;url&gt;https://www.cdc.gov/brfss/annual_data/annual_2018.html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11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 xml:space="preserve">, </w:t>
            </w:r>
            <w:hyperlink r:id="rId34" w:history="1">
              <w:r w:rsidRPr="00977C90">
                <w:rPr>
                  <w:rStyle w:val="Hyperlink"/>
                  <w:rFonts w:eastAsia="Cambria" w:cstheme="minorHAnsi"/>
                </w:rPr>
                <w:t>PLACES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PLACES: Local Data for Better Health&lt;/Author&gt;&lt;RecNum&gt;39&lt;/RecNum&gt;&lt;DisplayText&gt;[12]&lt;/DisplayText&gt;&lt;record&gt;&lt;rec-number&gt;39&lt;/rec-number&gt;&lt;foreign-keys&gt;&lt;key app="EN" db-id="a9a9dpp54a5dvcevpvm505rhxa0tvsf5x9zv" timestamp="1664829264" guid="1fb27502-557b-4a51-809d-efe4edf4fb8d"&gt;39&lt;/key&gt;&lt;/foreign-keys&gt;&lt;ref-type name="Web Page"&gt;12&lt;/ref-type&gt;&lt;contributors&gt;&lt;authors&gt;&lt;author&gt;PLACES: Local Data for Better Health,&lt;/author&gt;&lt;/authors&gt;&lt;/contributors&gt;&lt;titles&gt;&lt;/titles&gt;&lt;dates&gt;&lt;/dates&gt;&lt;urls&gt;&lt;related-urls&gt;&lt;url&gt;https://www.cdc.gov/places/index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90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C8A87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936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F4028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85.09</w:t>
            </w:r>
            <w:r w:rsidRPr="00BB06CF">
              <w:rPr>
                <w:rFonts w:eastAsia="Cambria" w:cstheme="minorHAnsi"/>
                <w:color w:val="000000"/>
              </w:rPr>
              <w:br/>
              <w:t>(1.5)</w:t>
            </w:r>
          </w:p>
        </w:tc>
      </w:tr>
      <w:tr w:rsidR="00CE5A2D" w:rsidRPr="00BB06CF" w14:paraId="5B760528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C01BE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FB5B2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CHKUP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E42EF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adults aged &gt;=18 years with visits to the doctor for routine checkup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EAD77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58648B" w14:textId="09AB7DDB" w:rsidR="00CE5A2D" w:rsidRPr="00BB06CF" w:rsidRDefault="00977C9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BRFSS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Behavioral Risk Factor Surveillance System (BRFSS)&lt;/Author&gt;&lt;RecNum&gt;61&lt;/RecNum&gt;&lt;DisplayText&gt;[11]&lt;/DisplayText&gt;&lt;record&gt;&lt;rec-number&gt;61&lt;/rec-number&gt;&lt;foreign-keys&gt;&lt;key app="EN" db-id="a9a9dpp54a5dvcevpvm505rhxa0tvsf5x9zv" timestamp="1665006198" guid="9f032003-8e1c-4617-a3e9-152092a8cc27"&gt;61&lt;/key&gt;&lt;/foreign-keys&gt;&lt;ref-type name="Online Database"&gt;45&lt;/ref-type&gt;&lt;contributors&gt;&lt;authors&gt;&lt;author&gt;Behavioral Risk Factor Surveillance System (BRFSS),&lt;/author&gt;&lt;/authors&gt;&lt;/contributors&gt;&lt;titles&gt;&lt;title&gt;2018 BRFSS Survey Data and Documentation&lt;/title&gt;&lt;/titles&gt;&lt;dates&gt;&lt;/dates&gt;&lt;urls&gt;&lt;related-urls&gt;&lt;url&gt;https://www.cdc.gov/brfss/annual_data/annual_2018.html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11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 xml:space="preserve">, </w:t>
            </w:r>
            <w:hyperlink r:id="rId35" w:history="1">
              <w:r w:rsidRPr="00977C90">
                <w:rPr>
                  <w:rStyle w:val="Hyperlink"/>
                  <w:rFonts w:eastAsia="Cambria" w:cstheme="minorHAnsi"/>
                </w:rPr>
                <w:t>PLACES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PLACES: Local Data for Better Health&lt;/Author&gt;&lt;RecNum&gt;39&lt;/RecNum&gt;&lt;DisplayText&gt;[12]&lt;/DisplayText&gt;&lt;record&gt;&lt;rec-number&gt;39&lt;/rec-number&gt;&lt;foreign-keys&gt;&lt;key app="EN" db-id="a9a9dpp54a5dvcevpvm505rhxa0tvsf5x9zv" timestamp="1664829264" guid="1fb27502-557b-4a51-809d-efe4edf4fb8d"&gt;39&lt;/key&gt;&lt;/foreign-keys&gt;&lt;ref-type name="Web Page"&gt;12&lt;/ref-type&gt;&lt;contributors&gt;&lt;authors&gt;&lt;author&gt;PLACES: Local Data for Better Health,&lt;/author&gt;&lt;/authors&gt;&lt;/contributors&gt;&lt;titles&gt;&lt;/titles&gt;&lt;dates&gt;&lt;/dates&gt;&lt;urls&gt;&lt;related-urls&gt;&lt;url&gt;https://www.cdc.gov/places/index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15F57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80.75</w:t>
            </w:r>
            <w:r w:rsidRPr="00BB06CF">
              <w:rPr>
                <w:rFonts w:eastAsia="Cambria" w:cstheme="minorHAnsi"/>
                <w:color w:val="000000"/>
              </w:rPr>
              <w:br/>
              <w:t>(1.12)</w:t>
            </w:r>
          </w:p>
        </w:tc>
      </w:tr>
      <w:tr w:rsidR="00CE5A2D" w:rsidRPr="00BB06CF" w14:paraId="10CC37CC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B0BB5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105425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COLSIG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78F13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adults aged &gt;=50 to =75 years who have received a fecal occult blood test, sigmoidoscopy, or colonoscopy.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CAF33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E096AF" w14:textId="318BA938" w:rsidR="00CE5A2D" w:rsidRPr="00BB06CF" w:rsidRDefault="00977C9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BRFSS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Behavioral Risk Factor Surveillance System (BRFSS)&lt;/Author&gt;&lt;RecNum&gt;61&lt;/RecNum&gt;&lt;DisplayText&gt;[11]&lt;/DisplayText&gt;&lt;record&gt;&lt;rec-number&gt;61&lt;/rec-number&gt;&lt;foreign-keys&gt;&lt;key app="EN" db-id="a9a9dpp54a5dvcevpvm505rhxa0tvsf5x9zv" timestamp="1665006198" guid="9f032003-8e1c-4617-a3e9-152092a8cc27"&gt;61&lt;/key&gt;&lt;/foreign-keys&gt;&lt;ref-type name="Online Database"&gt;45&lt;/ref-type&gt;&lt;contributors&gt;&lt;authors&gt;&lt;author&gt;Behavioral Risk Factor Surveillance System (BRFSS),&lt;/author&gt;&lt;/authors&gt;&lt;/contributors&gt;&lt;titles&gt;&lt;title&gt;2018 BRFSS Survey Data and Documentation&lt;/title&gt;&lt;/titles&gt;&lt;dates&gt;&lt;/dates&gt;&lt;urls&gt;&lt;related-urls&gt;&lt;url&gt;https://www.cdc.gov/brfss/annual_data/annual_2018.html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11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 xml:space="preserve">, </w:t>
            </w:r>
            <w:hyperlink r:id="rId36" w:history="1">
              <w:r w:rsidRPr="00977C90">
                <w:rPr>
                  <w:rStyle w:val="Hyperlink"/>
                  <w:rFonts w:eastAsia="Cambria" w:cstheme="minorHAnsi"/>
                </w:rPr>
                <w:t>PLACES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PLACES: Local Data for Better Health&lt;/Author&gt;&lt;RecNum&gt;39&lt;/RecNum&gt;&lt;DisplayText&gt;[12]&lt;/DisplayText&gt;&lt;record&gt;&lt;rec-number&gt;39&lt;/rec-number&gt;&lt;foreign-keys&gt;&lt;key app="EN" db-id="a9a9dpp54a5dvcevpvm505rhxa0tvsf5x9zv" timestamp="1664829264" guid="1fb27502-557b-4a51-809d-efe4edf4fb8d"&gt;39&lt;/key&gt;&lt;/foreign-keys&gt;&lt;ref-type name="Web Page"&gt;12&lt;/ref-type&gt;&lt;contributors&gt;&lt;authors&gt;&lt;author&gt;PLACES: Local Data for Better Health,&lt;/author&gt;&lt;/authors&gt;&lt;/contributors&gt;&lt;titles&gt;&lt;/titles&gt;&lt;dates&gt;&lt;/dates&gt;&lt;urls&gt;&lt;related-urls&gt;&lt;url&gt;https://www.cdc.gov/places/index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01A96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67.19</w:t>
            </w:r>
            <w:r w:rsidRPr="00BB06CF">
              <w:rPr>
                <w:rFonts w:eastAsia="Cambria" w:cstheme="minorHAnsi"/>
                <w:color w:val="000000"/>
              </w:rPr>
              <w:br/>
              <w:t>(2.78)</w:t>
            </w:r>
          </w:p>
        </w:tc>
      </w:tr>
      <w:tr w:rsidR="00CE5A2D" w:rsidRPr="00BB06CF" w14:paraId="559F7DF8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85581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92238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UTDPRV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6AE250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Percent of older adult aged &gt;=65 years who are </w:t>
            </w:r>
            <w:proofErr w:type="gramStart"/>
            <w:r w:rsidRPr="00BB06CF">
              <w:rPr>
                <w:rFonts w:eastAsia="Cambria" w:cstheme="minorHAnsi"/>
                <w:color w:val="000000"/>
              </w:rPr>
              <w:t>up-to-date</w:t>
            </w:r>
            <w:proofErr w:type="gramEnd"/>
            <w:r w:rsidRPr="00BB06CF">
              <w:rPr>
                <w:rFonts w:eastAsia="Cambria" w:cstheme="minorHAnsi"/>
                <w:color w:val="000000"/>
              </w:rPr>
              <w:t xml:space="preserve"> on a core set of clinical preventive services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790E3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228D2C" w14:textId="31A2DCCD" w:rsidR="00CE5A2D" w:rsidRPr="00BB06CF" w:rsidRDefault="00977C9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BRFSS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Behavioral Risk Factor Surveillance System (BRFSS)&lt;/Author&gt;&lt;RecNum&gt;61&lt;/RecNum&gt;&lt;DisplayText&gt;[11]&lt;/DisplayText&gt;&lt;record&gt;&lt;rec-number&gt;61&lt;/rec-number&gt;&lt;foreign-keys&gt;&lt;key app="EN" db-id="a9a9dpp54a5dvcevpvm505rhxa0tvsf5x9zv" timestamp="1665006198" guid="9f032003-8e1c-4617-a3e9-152092a8cc27"&gt;61&lt;/key&gt;&lt;/foreign-keys&gt;&lt;ref-type name="Online Database"&gt;45&lt;/ref-type&gt;&lt;contributors&gt;&lt;authors&gt;&lt;author&gt;Behavioral Risk Factor Surveillance System (BRFSS),&lt;/author&gt;&lt;/authors&gt;&lt;/contributors&gt;&lt;titles&gt;&lt;title&gt;2018 BRFSS Survey Data and Documentation&lt;/title&gt;&lt;/titles&gt;&lt;dates&gt;&lt;/dates&gt;&lt;urls&gt;&lt;related-urls&gt;&lt;url&gt;https://www.cdc.gov/brfss/annual_data/annual_2018.html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11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 xml:space="preserve">, </w:t>
            </w:r>
            <w:hyperlink r:id="rId37" w:history="1">
              <w:r w:rsidRPr="00977C90">
                <w:rPr>
                  <w:rStyle w:val="Hyperlink"/>
                  <w:rFonts w:eastAsia="Cambria" w:cstheme="minorHAnsi"/>
                </w:rPr>
                <w:t>PLACES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PLACES: Local Data for Better Health&lt;/Author&gt;&lt;RecNum&gt;39&lt;/RecNum&gt;&lt;DisplayText&gt;[12]&lt;/DisplayText&gt;&lt;record&gt;&lt;rec-number&gt;39&lt;/rec-number&gt;&lt;foreign-keys&gt;&lt;key app="EN" db-id="a9a9dpp54a5dvcevpvm505rhxa0tvsf5x9zv" timestamp="1664829264" guid="1fb27502-557b-4a51-809d-efe4edf4fb8d"&gt;39&lt;/key&gt;&lt;/foreign-keys&gt;&lt;ref-type name="Web Page"&gt;12&lt;/ref-type&gt;&lt;contributors&gt;&lt;authors&gt;&lt;author&gt;PLACES: Local Data for Better Health,&lt;/author&gt;&lt;/authors&gt;&lt;/contributors&gt;&lt;titles&gt;&lt;/titles&gt;&lt;dates&gt;&lt;/dates&gt;&lt;urls&gt;&lt;related-urls&gt;&lt;url&gt;https://www.cdc.gov/places/index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90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8EB83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5.22</w:t>
            </w:r>
            <w:r w:rsidRPr="00BB06CF">
              <w:rPr>
                <w:rFonts w:eastAsia="Cambria" w:cstheme="minorHAnsi"/>
                <w:color w:val="000000"/>
              </w:rPr>
              <w:br/>
              <w:t>(2.82)</w:t>
            </w:r>
          </w:p>
        </w:tc>
        <w:tc>
          <w:tcPr>
            <w:tcW w:w="936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3EBB2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4.84</w:t>
            </w:r>
            <w:r w:rsidRPr="00BB06CF">
              <w:rPr>
                <w:rFonts w:eastAsia="Cambria" w:cstheme="minorHAnsi"/>
                <w:color w:val="000000"/>
              </w:rPr>
              <w:br/>
              <w:t>(2.12)</w:t>
            </w:r>
          </w:p>
        </w:tc>
      </w:tr>
      <w:tr w:rsidR="00CE5A2D" w:rsidRPr="00BB06CF" w14:paraId="7C7CE08D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B07E0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DF410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MAMMO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CDD69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women aged &gt;=50 to =74 years who use mammography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AE828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D136F4" w14:textId="480F3553" w:rsidR="00CE5A2D" w:rsidRPr="00BB06CF" w:rsidRDefault="00977C9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BRFSS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Behavioral Risk Factor Surveillance System (BRFSS)&lt;/Author&gt;&lt;RecNum&gt;61&lt;/RecNum&gt;&lt;DisplayText&gt;[11]&lt;/DisplayText&gt;&lt;record&gt;&lt;rec-number&gt;61&lt;/rec-number&gt;&lt;foreign-keys&gt;&lt;key app="EN" db-id="a9a9dpp54a5dvcevpvm505rhxa0tvsf5x9zv" timestamp="1665006198" guid="9f032003-8e1c-4617-a3e9-152092a8cc27"&gt;61&lt;/key&gt;&lt;/foreign-keys&gt;&lt;ref-type name="Online Database"&gt;45&lt;/ref-type&gt;&lt;contributors&gt;&lt;authors&gt;&lt;author&gt;Behavioral Risk Factor Surveillance System (BRFSS),&lt;/author&gt;&lt;/authors&gt;&lt;/contributors&gt;&lt;titles&gt;&lt;title&gt;2018 BRFSS Survey Data and Documentation&lt;/title&gt;&lt;/titles&gt;&lt;dates&gt;&lt;/dates&gt;&lt;urls&gt;&lt;related-urls&gt;&lt;url&gt;https://www.cdc.gov/brfss/annual_data/annual_2018.html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11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 xml:space="preserve">, </w:t>
            </w:r>
            <w:hyperlink r:id="rId38" w:history="1">
              <w:r w:rsidRPr="00977C90">
                <w:rPr>
                  <w:rStyle w:val="Hyperlink"/>
                  <w:rFonts w:eastAsia="Cambria" w:cstheme="minorHAnsi"/>
                </w:rPr>
                <w:t>PLACES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PLACES: Local Data for Better Health&lt;/Author&gt;&lt;RecNum&gt;39&lt;/RecNum&gt;&lt;DisplayText&gt;[12]&lt;/DisplayText&gt;&lt;record&gt;&lt;rec-number&gt;39&lt;/rec-number&gt;&lt;foreign-keys&gt;&lt;key app="EN" db-id="a9a9dpp54a5dvcevpvm505rhxa0tvsf5x9zv" timestamp="1664829264" guid="1fb27502-557b-4a51-809d-efe4edf4fb8d"&gt;39&lt;/key&gt;&lt;/foreign-keys&gt;&lt;ref-type name="Web Page"&gt;12&lt;/ref-type&gt;&lt;contributors&gt;&lt;authors&gt;&lt;author&gt;PLACES: Local Data for Better Health,&lt;/author&gt;&lt;/authors&gt;&lt;/contributors&gt;&lt;titles&gt;&lt;/titles&gt;&lt;dates&gt;&lt;/dates&gt;&lt;urls&gt;&lt;related-urls&gt;&lt;url&gt;https://www.cdc.gov/places/index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90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35E8E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936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35FECD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75.25</w:t>
            </w:r>
            <w:r w:rsidRPr="00BB06CF">
              <w:rPr>
                <w:rFonts w:eastAsia="Cambria" w:cstheme="minorHAnsi"/>
                <w:color w:val="000000"/>
              </w:rPr>
              <w:br/>
              <w:t>(2.41)</w:t>
            </w:r>
          </w:p>
        </w:tc>
      </w:tr>
      <w:tr w:rsidR="00CE5A2D" w:rsidRPr="00BB06CF" w14:paraId="4FAAE982" w14:textId="77777777" w:rsidTr="00D93416">
        <w:trPr>
          <w:cantSplit/>
        </w:trPr>
        <w:tc>
          <w:tcPr>
            <w:tcW w:w="1250" w:type="dxa"/>
            <w:gridSpan w:val="2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BF788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Lifestyle</w:t>
            </w: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7EF3A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BINDRK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566B7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adults aged &gt;=18 years who binge drink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65A29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18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1BB6C7" w14:textId="57BED054" w:rsidR="00CE5A2D" w:rsidRPr="00BB06CF" w:rsidRDefault="00977C90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 xml:space="preserve">BRFSS </w:t>
            </w:r>
            <w:r>
              <w:rPr>
                <w:rFonts w:eastAsia="Cambria" w:cstheme="minorHAnsi"/>
                <w:color w:val="000000"/>
              </w:rPr>
              <w:fldChar w:fldCharType="begin"/>
            </w:r>
            <w:r>
              <w:rPr>
                <w:rFonts w:eastAsia="Cambria" w:cstheme="minorHAnsi"/>
                <w:color w:val="000000"/>
              </w:rPr>
              <w:instrText xml:space="preserve"> ADDIN EN.CITE &lt;EndNote&gt;&lt;Cite ExcludeYear="1"&gt;&lt;Author&gt;Behavioral Risk Factor Surveillance System (BRFSS)&lt;/Author&gt;&lt;RecNum&gt;61&lt;/RecNum&gt;&lt;DisplayText&gt;[11]&lt;/DisplayText&gt;&lt;record&gt;&lt;rec-number&gt;61&lt;/rec-number&gt;&lt;foreign-keys&gt;&lt;key app="EN" db-id="a9a9dpp54a5dvcevpvm505rhxa0tvsf5x9zv" timestamp="1665006198" guid="9f032003-8e1c-4617-a3e9-152092a8cc27"&gt;61&lt;/key&gt;&lt;/foreign-keys&gt;&lt;ref-type name="Online Database"&gt;45&lt;/ref-type&gt;&lt;contributors&gt;&lt;authors&gt;&lt;author&gt;Behavioral Risk Factor Surveillance System (BRFSS),&lt;/author&gt;&lt;/authors&gt;&lt;/contributors&gt;&lt;titles&gt;&lt;title&gt;2018 BRFSS Survey Data and Documentation&lt;/title&gt;&lt;/titles&gt;&lt;dates&gt;&lt;/dates&gt;&lt;urls&gt;&lt;related-urls&gt;&lt;url&gt;https://www.cdc.gov/brfss/annual_data/annual_2018.html&lt;/url&gt;&lt;/related-urls&gt;&lt;/urls&gt;&lt;/record&gt;&lt;/Cite&gt;&lt;/EndNote&gt;</w:instrText>
            </w:r>
            <w:r>
              <w:rPr>
                <w:rFonts w:eastAsia="Cambria" w:cstheme="minorHAnsi"/>
                <w:color w:val="000000"/>
              </w:rPr>
              <w:fldChar w:fldCharType="separate"/>
            </w:r>
            <w:r>
              <w:rPr>
                <w:rFonts w:eastAsia="Cambria" w:cstheme="minorHAnsi"/>
                <w:noProof/>
                <w:color w:val="000000"/>
              </w:rPr>
              <w:t>[11]</w:t>
            </w:r>
            <w:r>
              <w:rPr>
                <w:rFonts w:eastAsia="Cambria" w:cstheme="minorHAnsi"/>
                <w:color w:val="000000"/>
              </w:rPr>
              <w:fldChar w:fldCharType="end"/>
            </w:r>
            <w:r w:rsidRPr="00BB06CF">
              <w:rPr>
                <w:rFonts w:eastAsia="Cambria" w:cstheme="minorHAnsi"/>
                <w:color w:val="000000"/>
              </w:rPr>
              <w:t xml:space="preserve">, </w:t>
            </w:r>
            <w:hyperlink r:id="rId39" w:history="1">
              <w:r w:rsidRPr="00977C90">
                <w:rPr>
                  <w:rStyle w:val="Hyperlink"/>
                  <w:rFonts w:eastAsia="Cambria" w:cstheme="minorHAnsi"/>
                </w:rPr>
                <w:t>PLA</w:t>
              </w:r>
              <w:r w:rsidRPr="00977C90">
                <w:rPr>
                  <w:rStyle w:val="Hyperlink"/>
                  <w:rFonts w:eastAsia="Cambria" w:cstheme="minorHAnsi"/>
                </w:rPr>
                <w:t>C</w:t>
              </w:r>
              <w:r w:rsidRPr="00977C90">
                <w:rPr>
                  <w:rStyle w:val="Hyperlink"/>
                  <w:rFonts w:eastAsia="Cambria" w:cstheme="minorHAnsi"/>
                </w:rPr>
                <w:t>ES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PLACES: Local Data for Better Health&lt;/Author&gt;&lt;RecNum&gt;39&lt;/RecNum&gt;&lt;DisplayText&gt;[12]&lt;/DisplayText&gt;&lt;record&gt;&lt;rec-number&gt;39&lt;/rec-number&gt;&lt;foreign-keys&gt;&lt;key app="EN" db-id="a9a9dpp54a5dvcevpvm505rhxa0tvsf5x9zv" timestamp="1664829264" guid="1fb27502-557b-4a51-809d-efe4edf4fb8d"&gt;39&lt;/key&gt;&lt;/foreign-keys&gt;&lt;ref-type name="Web Page"&gt;12&lt;/ref-type&gt;&lt;contributors&gt;&lt;authors&gt;&lt;author&gt;PLACES: Local Data for Better Health,&lt;/author&gt;&lt;/authors&gt;&lt;/contributors&gt;&lt;titles&gt;&lt;/titles&gt;&lt;dates&gt;&lt;/dates&gt;&lt;urls&gt;&lt;related-urls&gt;&lt;url&gt;https://www.cdc.gov/places/index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3FB90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17.46</w:t>
            </w:r>
            <w:r w:rsidRPr="00BB06CF">
              <w:rPr>
                <w:rFonts w:eastAsia="Cambria" w:cstheme="minorHAnsi"/>
                <w:color w:val="000000"/>
              </w:rPr>
              <w:br/>
              <w:t>(1.49)</w:t>
            </w:r>
          </w:p>
        </w:tc>
      </w:tr>
      <w:tr w:rsidR="00CE5A2D" w:rsidRPr="00BB06CF" w14:paraId="407C1AE2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CD0C7F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65500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OBESE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BC325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adults aged &gt;=18 years with obesity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E377D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78425A" w14:textId="28F383A5" w:rsidR="00CE5A2D" w:rsidRPr="00BB06CF" w:rsidRDefault="00395964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40" w:history="1">
              <w:r w:rsidR="00CE5A2D" w:rsidRPr="00395964">
                <w:rPr>
                  <w:rStyle w:val="Hyperlink"/>
                  <w:rFonts w:eastAsia="Cambria" w:cstheme="minorHAnsi"/>
                </w:rPr>
                <w:t>IHME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Institute for Health Metrics and Evaluation (IHME)&lt;/Author&gt;&lt;RecNum&gt;40&lt;/RecNum&gt;&lt;DisplayText&gt;[13]&lt;/DisplayText&gt;&lt;record&gt;&lt;rec-number&gt;40&lt;/rec-number&gt;&lt;foreign-keys&gt;&lt;key app="EN" db-id="a9a9dpp54a5dvcevpvm505rhxa0tvsf5x9zv" timestamp="1664829554" guid="671594ed-b6bb-4dc3-afc6-618b0f7e6a1b"&gt;40&lt;/key&gt;&lt;/foreign-keys&gt;&lt;ref-type name="Journal Article"&gt;17&lt;/ref-type&gt;&lt;contributors&gt;&lt;authors&gt;&lt;author&gt;Institute for Health Metrics and Evaluation (IHME),&lt;/author&gt;&lt;/authors&gt;&lt;/contributors&gt;&lt;auth-address&gt;Seattle, United States of America: Institute for Health Metrics and Evaluation (IHME), 2013&lt;/auth-address&gt;&lt;titles&gt;&lt;title&gt;United States Physical Activity and Obesity Prevalence by County 2001-2011.&lt;/title&gt;&lt;/titles&gt;&lt;dates&gt;&lt;/dates&gt;&lt;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13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90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963DB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31.88</w:t>
            </w:r>
            <w:r w:rsidRPr="00BB06CF">
              <w:rPr>
                <w:rFonts w:eastAsia="Cambria" w:cstheme="minorHAnsi"/>
                <w:color w:val="000000"/>
              </w:rPr>
              <w:br/>
              <w:t>(3.5)</w:t>
            </w:r>
          </w:p>
        </w:tc>
        <w:tc>
          <w:tcPr>
            <w:tcW w:w="936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CAE9E7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30.41</w:t>
            </w:r>
            <w:r w:rsidRPr="00BB06CF">
              <w:rPr>
                <w:rFonts w:eastAsia="Cambria" w:cstheme="minorHAnsi"/>
                <w:color w:val="000000"/>
              </w:rPr>
              <w:br/>
              <w:t>(3.06)</w:t>
            </w:r>
          </w:p>
        </w:tc>
      </w:tr>
      <w:tr w:rsidR="00CE5A2D" w:rsidRPr="00BB06CF" w14:paraId="50BC197C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20336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6003E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HYACT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83865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adults aged &gt;=18 years with no leisure-time physical activity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C4CED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4083F1" w14:textId="05718F76" w:rsidR="00CE5A2D" w:rsidRPr="00BB06CF" w:rsidRDefault="00395964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41" w:history="1">
              <w:r w:rsidRPr="00395964">
                <w:rPr>
                  <w:rStyle w:val="Hyperlink"/>
                  <w:rFonts w:eastAsia="Cambria" w:cstheme="minorHAnsi"/>
                </w:rPr>
                <w:t>IHME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Institute for Health Metrics and Evaluation (IHME)&lt;/Author&gt;&lt;RecNum&gt;40&lt;/RecNum&gt;&lt;DisplayText&gt;[13]&lt;/DisplayText&gt;&lt;record&gt;&lt;rec-number&gt;40&lt;/rec-number&gt;&lt;foreign-keys&gt;&lt;key app="EN" db-id="a9a9dpp54a5dvcevpvm505rhxa0tvsf5x9zv" timestamp="1664829554" guid="671594ed-b6bb-4dc3-afc6-618b0f7e6a1b"&gt;40&lt;/key&gt;&lt;/foreign-keys&gt;&lt;ref-type name="Journal Article"&gt;17&lt;/ref-type&gt;&lt;contributors&gt;&lt;authors&gt;&lt;author&gt;Institute for Health Metrics and Evaluation (IHME),&lt;/author&gt;&lt;/authors&gt;&lt;/contributors&gt;&lt;auth-address&gt;Seattle, United States of America: Institute for Health Metrics and Evaluation (IHME), 2013&lt;/auth-address&gt;&lt;titles&gt;&lt;title&gt;United States Physical Activity and Obesity Prevalence by County 2001-2011.&lt;/title&gt;&lt;/titles&gt;&lt;dates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3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90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12B35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5.89</w:t>
            </w:r>
            <w:r w:rsidRPr="00BB06CF">
              <w:rPr>
                <w:rFonts w:eastAsia="Cambria" w:cstheme="minorHAnsi"/>
                <w:color w:val="000000"/>
              </w:rPr>
              <w:br/>
              <w:t>(2.96)</w:t>
            </w:r>
          </w:p>
        </w:tc>
        <w:tc>
          <w:tcPr>
            <w:tcW w:w="936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76843F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2.7</w:t>
            </w:r>
            <w:r w:rsidRPr="00BB06CF">
              <w:rPr>
                <w:rFonts w:eastAsia="Cambria" w:cstheme="minorHAnsi"/>
                <w:color w:val="000000"/>
              </w:rPr>
              <w:br/>
              <w:t>(2.75)</w:t>
            </w:r>
          </w:p>
        </w:tc>
      </w:tr>
      <w:tr w:rsidR="00CE5A2D" w:rsidRPr="00BB06CF" w14:paraId="1843A64A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2A978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038B4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SMOK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02107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adults aged &gt;=18 years with current smoking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3E3C2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96BADA" w14:textId="7541F4A1" w:rsidR="00CE5A2D" w:rsidRPr="00BB06CF" w:rsidRDefault="00395964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42" w:history="1">
              <w:r w:rsidR="00CE5A2D" w:rsidRPr="00395964">
                <w:rPr>
                  <w:rStyle w:val="Hyperlink"/>
                  <w:rFonts w:eastAsia="Cambria" w:cstheme="minorHAnsi"/>
                </w:rPr>
                <w:t>IHME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Institute for Health Metrics and Evaluation (IHME)&lt;/Author&gt;&lt;RecNum&gt;41&lt;/RecNum&gt;&lt;DisplayText&gt;[14]&lt;/DisplayText&gt;&lt;record&gt;&lt;rec-number&gt;41&lt;/rec-number&gt;&lt;foreign-keys&gt;&lt;key app="EN" db-id="a9a9dpp54a5dvcevpvm505rhxa0tvsf5x9zv" timestamp="1664829716" guid="b1592855-b0be-498f-ac2c-5c7a05229349"&gt;41&lt;/key&gt;&lt;/foreign-keys&gt;&lt;ref-type name="Journal Article"&gt;17&lt;/ref-type&gt;&lt;contributors&gt;&lt;authors&gt;&lt;author&gt;Institute for Health Metrics and Evaluation (IHME),&lt;/author&gt;&lt;/authors&gt;&lt;/contributors&gt;&lt;auth-address&gt;Seattle, United States of America: Institute for Health Metrics and Evaluation (IHME), 2014&lt;/auth-address&gt;&lt;titles&gt;&lt;title&gt;United States Smoking Prevalence by County 1996-2012&lt;/title&gt;&lt;/titles&gt;&lt;dates&gt;&lt;/dates&gt;&lt;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14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90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8AFB6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3.62</w:t>
            </w:r>
            <w:r w:rsidRPr="00BB06CF">
              <w:rPr>
                <w:rFonts w:eastAsia="Cambria" w:cstheme="minorHAnsi"/>
                <w:color w:val="000000"/>
              </w:rPr>
              <w:br/>
              <w:t>(3.21)</w:t>
            </w:r>
          </w:p>
        </w:tc>
        <w:tc>
          <w:tcPr>
            <w:tcW w:w="936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DAD5A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5.76</w:t>
            </w:r>
            <w:r w:rsidRPr="00BB06CF">
              <w:rPr>
                <w:rFonts w:eastAsia="Cambria" w:cstheme="minorHAnsi"/>
                <w:color w:val="000000"/>
              </w:rPr>
              <w:br/>
              <w:t>(2.69)</w:t>
            </w:r>
          </w:p>
        </w:tc>
      </w:tr>
      <w:tr w:rsidR="00CE5A2D" w:rsidRPr="00BB06CF" w14:paraId="164BBF55" w14:textId="77777777" w:rsidTr="00D93416">
        <w:trPr>
          <w:cantSplit/>
        </w:trPr>
        <w:tc>
          <w:tcPr>
            <w:tcW w:w="1250" w:type="dxa"/>
            <w:gridSpan w:val="2"/>
            <w:vMerge w:val="restart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4F1BF4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lastRenderedPageBreak/>
              <w:t>Other</w:t>
            </w: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F04CE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AG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C2740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ercent of land used for agriculture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E95ED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E96B4C" w14:textId="644865C0" w:rsidR="00CE5A2D" w:rsidRPr="00BB06CF" w:rsidRDefault="00395964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43" w:history="1">
              <w:r w:rsidR="00CE5A2D" w:rsidRPr="00395964">
                <w:rPr>
                  <w:rStyle w:val="Hyperlink"/>
                  <w:rFonts w:eastAsia="Cambria" w:cstheme="minorHAnsi"/>
                </w:rPr>
                <w:t>NLCD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 w:rsidR="00176A3B">
              <w:rPr>
                <w:rFonts w:cstheme="minorHAnsi"/>
              </w:rPr>
              <w:instrText xml:space="preserve"> ADDIN EN.CITE &lt;EndNote&gt;&lt;Cite ExcludeYear="1"&gt;&lt;Author&gt;Multiple-Resolution Land Characteristics Consortium (MRLC)&lt;/Author&gt;&lt;RecNum&gt;43&lt;/RecNum&gt;&lt;DisplayText&gt;[15]&lt;/DisplayText&gt;&lt;record&gt;&lt;rec-number&gt;43&lt;/rec-number&gt;&lt;foreign-keys&gt;&lt;key app="EN" db-id="a9a9dpp54a5dvcevpvm505rhxa0tvsf5x9zv" timestamp="1664830794" guid="f6d0bbd8-3762-4e52-9b51-366b789a593a"&gt;43&lt;/key&gt;&lt;/foreign-keys&gt;&lt;ref-type name="Online Database"&gt;45&lt;/ref-type&gt;&lt;contributors&gt;&lt;authors&gt;&lt;author&gt;Multiple-Resolution Land Characteristics Consortium (MRLC),&lt;/author&gt;&lt;/authors&gt;&lt;/contributors&gt;&lt;titles&gt;&lt;title&gt;National Land Cover Database&lt;/title&gt;&lt;/titles&gt;&lt;dates&gt;&lt;/dates&gt;&lt;urls&gt;&lt;related-urls&gt;&lt;url&gt;https://www.mrlc.gov/data&lt;/url&gt;&lt;/related-urls&gt;&lt;/urls&gt;&lt;/record&gt;&lt;/Cite&gt;&lt;Cite ExcludeYear="1"&gt;&lt;Author&gt;Multiple-Resolution Land Characteristics Consortium (MRLC)&lt;/Author&gt;&lt;RecNum&gt;43&lt;/RecNum&gt;&lt;record&gt;&lt;rec-number&gt;43&lt;/rec-number&gt;&lt;foreign-keys&gt;&lt;key app="EN" db-id="a9a9dpp54a5dvcevpvm505rhxa0tvsf5x9zv" timestamp="1664830794" guid="f6d0bbd8-3762-4e52-9b51-366b789a593a"&gt;43&lt;/key&gt;&lt;/foreign-keys&gt;&lt;ref-type name="Online Database"&gt;45&lt;/ref-type&gt;&lt;contributors&gt;&lt;authors&gt;&lt;author&gt;Multiple-Resolution Land Characteristics Consortium (MRLC),&lt;/author&gt;&lt;/authors&gt;&lt;/contributors&gt;&lt;titles&gt;&lt;title&gt;National Land Cover Database&lt;/title&gt;&lt;/titles&gt;&lt;dates&gt;&lt;/dates&gt;&lt;urls&gt;&lt;related-urls&gt;&lt;url&gt;https://www.mrlc.gov/data&lt;/url&gt;&lt;/related-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 w:rsidR="00176A3B">
              <w:rPr>
                <w:rFonts w:cstheme="minorHAnsi"/>
                <w:noProof/>
              </w:rPr>
              <w:t>[15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C63E2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3.19</w:t>
            </w:r>
            <w:r w:rsidRPr="00BB06CF">
              <w:rPr>
                <w:rFonts w:eastAsia="Cambria" w:cstheme="minorHAnsi"/>
                <w:color w:val="000000"/>
              </w:rPr>
              <w:br/>
              <w:t>(17.45)</w:t>
            </w:r>
          </w:p>
        </w:tc>
      </w:tr>
      <w:tr w:rsidR="00CE5A2D" w:rsidRPr="00BB06CF" w14:paraId="179BE2A2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F7CCE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7CE6D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RURAL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B11BB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Classification of county from rural to urban (two category scale)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8182F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891F69" w14:textId="5E355748" w:rsidR="00CE5A2D" w:rsidRPr="00BB06CF" w:rsidRDefault="00395964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44" w:history="1">
              <w:r w:rsidR="00CE5A2D" w:rsidRPr="00395964">
                <w:rPr>
                  <w:rStyle w:val="Hyperlink"/>
                  <w:rFonts w:eastAsia="Cambria" w:cstheme="minorHAnsi"/>
                </w:rPr>
                <w:t>NCHS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National Center for Health statistics (NCHS)&lt;/Author&gt;&lt;RecNum&gt;44&lt;/RecNum&gt;&lt;DisplayText&gt;[16]&lt;/DisplayText&gt;&lt;record&gt;&lt;rec-number&gt;44&lt;/rec-number&gt;&lt;foreign-keys&gt;&lt;key app="EN" db-id="a9a9dpp54a5dvcevpvm505rhxa0tvsf5x9zv" timestamp="1664831110" guid="42d08de9-87b3-4dff-8730-61811e1ff563"&gt;44&lt;/key&gt;&lt;/foreign-keys&gt;&lt;ref-type name="Online Database"&gt;45&lt;/ref-type&gt;&lt;contributors&gt;&lt;authors&gt;&lt;author&gt;National Center for Health statistics (NCHS),&lt;/author&gt;&lt;/authors&gt;&lt;/contributors&gt;&lt;titles&gt;&lt;title&gt;NCHS Urban-Rural Classification Scheme for Counties&lt;/title&gt;&lt;/titles&gt;&lt;dates&gt;&lt;/dates&gt;&lt;urls&gt;&lt;related-urls&gt;&lt;url&gt;https://www.cdc.gov/nchs/data_access/urban_rural.htm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6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86BA0A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36</w:t>
            </w:r>
            <w:r w:rsidRPr="00BB06CF">
              <w:rPr>
                <w:rFonts w:eastAsia="Cambria" w:cstheme="minorHAnsi"/>
                <w:color w:val="000000"/>
              </w:rPr>
              <w:br/>
              <w:t>(58.06%)</w:t>
            </w:r>
          </w:p>
        </w:tc>
      </w:tr>
      <w:tr w:rsidR="00CE5A2D" w:rsidRPr="00BB06CF" w14:paraId="6BAB2067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5221E3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EAF4C8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LAT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BD6509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Latitude of county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D9F5F2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BCF911" w14:textId="5F95FC28" w:rsidR="00CE5A2D" w:rsidRPr="00BB06CF" w:rsidRDefault="00395964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45" w:history="1">
              <w:r w:rsidR="00CE5A2D" w:rsidRPr="00395964">
                <w:rPr>
                  <w:rStyle w:val="Hyperlink"/>
                  <w:rFonts w:eastAsia="Cambria" w:cstheme="minorHAnsi"/>
                </w:rPr>
                <w:t>NYS GIS Program</w:t>
              </w:r>
            </w:hyperlink>
            <w:r w:rsidR="00CE5A2D" w:rsidRPr="00BB06CF">
              <w:rPr>
                <w:rFonts w:eastAsia="Cambria" w:cstheme="minorHAnsi"/>
                <w:color w:val="000000"/>
              </w:rPr>
              <w:t xml:space="preserve"> </w:t>
            </w:r>
            <w:r w:rsidR="00176A3B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New York State GIS Program&lt;/Author&gt;&lt;RecNum&gt;58&lt;/RecNum&gt;&lt;DisplayText&gt;[17]&lt;/DisplayText&gt;&lt;record&gt;&lt;rec-number&gt;58&lt;/rec-number&gt;&lt;foreign-keys&gt;&lt;key app="EN" db-id="a9a9dpp54a5dvcevpvm505rhxa0tvsf5x9zv" timestamp="1665002515" guid="55a7ad3d-3dd5-4004-a0c9-ecd647b914ed"&gt;58&lt;/key&gt;&lt;/foreign-keys&gt;&lt;ref-type name="Online Database"&gt;45&lt;/ref-type&gt;&lt;contributors&gt;&lt;authors&gt;&lt;author&gt;New York State GIS Program,&lt;/author&gt;&lt;/authors&gt;&lt;/contributors&gt;&lt;titles&gt;&lt;title&gt;NYS Civil Boundaries&lt;/title&gt;&lt;/titles&gt;&lt;dates&gt;&lt;/dates&gt;&lt;urls&gt;&lt;related-urls&gt;&lt;url&gt;http://gis.ny.gov/gisdata/inventories/details.cfm?DSID=927&lt;/url&gt;&lt;/related-urls&gt;&lt;/urls&gt;&lt;/record&gt;&lt;/Cite&gt;&lt;/EndNote&gt;</w:instrText>
            </w:r>
            <w:r w:rsidR="00176A3B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7]</w:t>
            </w:r>
            <w:r w:rsidR="00176A3B"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ABC4D6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42.56</w:t>
            </w:r>
            <w:r w:rsidRPr="00BB06CF">
              <w:rPr>
                <w:rFonts w:eastAsia="Cambria" w:cstheme="minorHAnsi"/>
                <w:color w:val="000000"/>
              </w:rPr>
              <w:br/>
              <w:t>(1)</w:t>
            </w:r>
          </w:p>
        </w:tc>
      </w:tr>
      <w:tr w:rsidR="00CE5A2D" w:rsidRPr="00BB06CF" w14:paraId="274B70B1" w14:textId="77777777" w:rsidTr="00D93416">
        <w:trPr>
          <w:cantSplit/>
        </w:trPr>
        <w:tc>
          <w:tcPr>
            <w:tcW w:w="1250" w:type="dxa"/>
            <w:gridSpan w:val="2"/>
            <w:vMerge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070761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B2E6B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LAT2</w:t>
            </w:r>
          </w:p>
        </w:tc>
        <w:tc>
          <w:tcPr>
            <w:tcW w:w="522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4A939C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Polynomial term of latitude</w:t>
            </w:r>
          </w:p>
        </w:tc>
        <w:tc>
          <w:tcPr>
            <w:tcW w:w="126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0DB54B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2000-2009</w:t>
            </w:r>
          </w:p>
        </w:tc>
        <w:tc>
          <w:tcPr>
            <w:tcW w:w="1710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F0CE1F" w14:textId="6A820CE2" w:rsidR="00CE5A2D" w:rsidRPr="00BB06CF" w:rsidRDefault="00395964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hyperlink r:id="rId46" w:history="1">
              <w:r w:rsidRPr="00395964">
                <w:rPr>
                  <w:rStyle w:val="Hyperlink"/>
                  <w:rFonts w:eastAsia="Cambria" w:cstheme="minorHAnsi"/>
                </w:rPr>
                <w:t>NYS GIS Program</w:t>
              </w:r>
            </w:hyperlink>
            <w:r w:rsidRPr="00BB06CF">
              <w:rPr>
                <w:rFonts w:eastAsia="Cambria" w:cstheme="minorHAnsi"/>
                <w:color w:val="000000"/>
              </w:rPr>
              <w:t xml:space="preserve">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 ExcludeYear="1"&gt;&lt;Author&gt;New York State GIS Program&lt;/Author&gt;&lt;RecNum&gt;58&lt;/RecNum&gt;&lt;DisplayText&gt;[17]&lt;/DisplayText&gt;&lt;record&gt;&lt;rec-number&gt;58&lt;/rec-number&gt;&lt;foreign-keys&gt;&lt;key app="EN" db-id="a9a9dpp54a5dvcevpvm505rhxa0tvsf5x9zv" timestamp="1665002515" guid="55a7ad3d-3dd5-4004-a0c9-ecd647b914ed"&gt;58&lt;/key&gt;&lt;/foreign-keys&gt;&lt;ref-type name="Online Database"&gt;45&lt;/ref-type&gt;&lt;contributors&gt;&lt;authors&gt;&lt;author&gt;New York State GIS Program,&lt;/author&gt;&lt;/authors&gt;&lt;/contributors&gt;&lt;titles&gt;&lt;title&gt;NYS Civil Boundaries&lt;/title&gt;&lt;/titles&gt;&lt;dates&gt;&lt;/dates&gt;&lt;urls&gt;&lt;related-urls&gt;&lt;url&gt;http://gis.ny.gov/gisdata/inventories/details.cfm?DSID=927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7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36" w:type="dxa"/>
            <w:gridSpan w:val="2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2046DE" w14:textId="77777777" w:rsidR="00CE5A2D" w:rsidRPr="00BB06CF" w:rsidRDefault="00CE5A2D" w:rsidP="00D93416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20" w:after="20" w:line="180" w:lineRule="auto"/>
              <w:jc w:val="center"/>
              <w:rPr>
                <w:rFonts w:cstheme="minorHAnsi"/>
              </w:rPr>
            </w:pPr>
            <w:r w:rsidRPr="00BB06CF">
              <w:rPr>
                <w:rFonts w:eastAsia="Cambria" w:cstheme="minorHAnsi"/>
                <w:color w:val="000000"/>
              </w:rPr>
              <w:t>1812.07</w:t>
            </w:r>
            <w:r w:rsidRPr="00BB06CF">
              <w:rPr>
                <w:rFonts w:eastAsia="Cambria" w:cstheme="minorHAnsi"/>
                <w:color w:val="000000"/>
              </w:rPr>
              <w:br/>
              <w:t>(84.74)</w:t>
            </w:r>
          </w:p>
        </w:tc>
      </w:tr>
    </w:tbl>
    <w:p w14:paraId="142EF911" w14:textId="77777777" w:rsidR="00CE5A2D" w:rsidRPr="00BB06CF" w:rsidRDefault="00CE5A2D" w:rsidP="00CE5A2D">
      <w:pPr>
        <w:rPr>
          <w:rFonts w:cstheme="minorHAnsi"/>
        </w:rPr>
      </w:pPr>
    </w:p>
    <w:p w14:paraId="1668158C" w14:textId="77777777" w:rsidR="00AB564F" w:rsidRPr="00BB06CF" w:rsidRDefault="00AB564F" w:rsidP="00CE5A2D">
      <w:pPr>
        <w:rPr>
          <w:rFonts w:cstheme="minorHAnsi"/>
        </w:rPr>
      </w:pPr>
    </w:p>
    <w:p w14:paraId="06135F22" w14:textId="77777777" w:rsidR="00395964" w:rsidRPr="00395964" w:rsidRDefault="00707A19" w:rsidP="00395964">
      <w:pPr>
        <w:pStyle w:val="EndNoteBibliography"/>
        <w:ind w:left="720" w:hanging="720"/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REFLIST </w:instrText>
      </w:r>
      <w:r>
        <w:rPr>
          <w:rFonts w:cstheme="minorHAnsi"/>
        </w:rPr>
        <w:fldChar w:fldCharType="end"/>
      </w:r>
      <w:r w:rsidR="00395964" w:rsidRPr="00395964">
        <w:t>1.</w:t>
      </w:r>
      <w:r w:rsidR="00395964" w:rsidRPr="00395964">
        <w:tab/>
        <w:t>American Community Survey (ACS).</w:t>
      </w:r>
    </w:p>
    <w:p w14:paraId="096B5DB0" w14:textId="77777777" w:rsidR="00395964" w:rsidRPr="00395964" w:rsidRDefault="00395964" w:rsidP="00395964">
      <w:pPr>
        <w:pStyle w:val="EndNoteBibliography"/>
        <w:ind w:left="720" w:hanging="720"/>
      </w:pPr>
      <w:r w:rsidRPr="00395964">
        <w:t>2.</w:t>
      </w:r>
      <w:r w:rsidRPr="00395964">
        <w:tab/>
        <w:t xml:space="preserve">United States Environmental Protection Agency (EPA), </w:t>
      </w:r>
      <w:r w:rsidRPr="00395964">
        <w:rPr>
          <w:i/>
        </w:rPr>
        <w:t xml:space="preserve">Air Quality System Data Mart [internet database] </w:t>
      </w:r>
      <w:r w:rsidRPr="00395964">
        <w:t>http://www.epa.gov/ttn/airs/aqsdatamart.</w:t>
      </w:r>
    </w:p>
    <w:p w14:paraId="13F28C95" w14:textId="77777777" w:rsidR="00395964" w:rsidRPr="00395964" w:rsidRDefault="00395964" w:rsidP="00395964">
      <w:pPr>
        <w:pStyle w:val="EndNoteBibliography"/>
        <w:ind w:left="720" w:hanging="720"/>
      </w:pPr>
      <w:r w:rsidRPr="00395964">
        <w:t>3.</w:t>
      </w:r>
      <w:r w:rsidRPr="00395964">
        <w:tab/>
        <w:t xml:space="preserve">United States Environmental Protection Agency (EPA), </w:t>
      </w:r>
      <w:r w:rsidRPr="00395964">
        <w:rPr>
          <w:i/>
        </w:rPr>
        <w:t>RSIG-Related Downloadable Data Files</w:t>
      </w:r>
      <w:r w:rsidRPr="00395964">
        <w:t>.</w:t>
      </w:r>
    </w:p>
    <w:p w14:paraId="5A9F0CDD" w14:textId="77777777" w:rsidR="00395964" w:rsidRPr="00395964" w:rsidRDefault="00395964" w:rsidP="00395964">
      <w:pPr>
        <w:pStyle w:val="EndNoteBibliography"/>
        <w:ind w:left="720" w:hanging="720"/>
      </w:pPr>
      <w:r w:rsidRPr="00395964">
        <w:t>4.</w:t>
      </w:r>
      <w:r w:rsidRPr="00395964">
        <w:tab/>
        <w:t xml:space="preserve">Cooper, M.J., et al., </w:t>
      </w:r>
      <w:r w:rsidRPr="00395964">
        <w:rPr>
          <w:i/>
        </w:rPr>
        <w:t>Global fine-scale changes in ambient NO2 during COVID-19 lockdowns.</w:t>
      </w:r>
      <w:r w:rsidRPr="00395964">
        <w:t xml:space="preserve"> Nature, 2022. </w:t>
      </w:r>
      <w:r w:rsidRPr="00395964">
        <w:rPr>
          <w:b/>
        </w:rPr>
        <w:t>601</w:t>
      </w:r>
      <w:r w:rsidRPr="00395964">
        <w:t>(7893): p. 380-387.</w:t>
      </w:r>
    </w:p>
    <w:p w14:paraId="54A85957" w14:textId="77777777" w:rsidR="00395964" w:rsidRPr="00395964" w:rsidRDefault="00395964" w:rsidP="00395964">
      <w:pPr>
        <w:pStyle w:val="EndNoteBibliography"/>
        <w:ind w:left="720" w:hanging="720"/>
      </w:pPr>
      <w:r w:rsidRPr="00395964">
        <w:t>5.</w:t>
      </w:r>
      <w:r w:rsidRPr="00395964">
        <w:tab/>
        <w:t xml:space="preserve">Philip, S., et al., </w:t>
      </w:r>
      <w:proofErr w:type="gramStart"/>
      <w:r w:rsidRPr="00395964">
        <w:rPr>
          <w:i/>
        </w:rPr>
        <w:t>Spatially</w:t>
      </w:r>
      <w:proofErr w:type="gramEnd"/>
      <w:r w:rsidRPr="00395964">
        <w:rPr>
          <w:i/>
        </w:rPr>
        <w:t xml:space="preserve"> and seasonally resolved estimate of the ratio of organic mass to organic carbon.</w:t>
      </w:r>
      <w:r w:rsidRPr="00395964">
        <w:t xml:space="preserve"> Atmospheric Environment, 2014. </w:t>
      </w:r>
      <w:r w:rsidRPr="00395964">
        <w:rPr>
          <w:b/>
        </w:rPr>
        <w:t>87</w:t>
      </w:r>
      <w:r w:rsidRPr="00395964">
        <w:t>: p. 34-40.</w:t>
      </w:r>
    </w:p>
    <w:p w14:paraId="72E98CCB" w14:textId="77777777" w:rsidR="00395964" w:rsidRPr="00395964" w:rsidRDefault="00395964" w:rsidP="00395964">
      <w:pPr>
        <w:pStyle w:val="EndNoteBibliography"/>
        <w:ind w:left="720" w:hanging="720"/>
      </w:pPr>
      <w:r w:rsidRPr="00395964">
        <w:t>6.</w:t>
      </w:r>
      <w:r w:rsidRPr="00395964">
        <w:tab/>
        <w:t xml:space="preserve">Hammer, M.S., et al., </w:t>
      </w:r>
      <w:r w:rsidRPr="00395964">
        <w:rPr>
          <w:i/>
        </w:rPr>
        <w:t>Global Estimates and Long-Term Trends of Fine Particulate Matter Concentrations (1998–2018).</w:t>
      </w:r>
      <w:r w:rsidRPr="00395964">
        <w:t xml:space="preserve"> Environmental Science &amp; Technology, 2020. </w:t>
      </w:r>
      <w:r w:rsidRPr="00395964">
        <w:rPr>
          <w:b/>
        </w:rPr>
        <w:t>54</w:t>
      </w:r>
      <w:r w:rsidRPr="00395964">
        <w:t>(13): p. 7879-7890.</w:t>
      </w:r>
    </w:p>
    <w:p w14:paraId="42D9F487" w14:textId="77777777" w:rsidR="00395964" w:rsidRPr="00395964" w:rsidRDefault="00395964" w:rsidP="00395964">
      <w:pPr>
        <w:pStyle w:val="EndNoteBibliography"/>
        <w:ind w:left="720" w:hanging="720"/>
      </w:pPr>
      <w:r w:rsidRPr="00395964">
        <w:t>7.</w:t>
      </w:r>
      <w:r w:rsidRPr="00395964">
        <w:tab/>
        <w:t xml:space="preserve">van </w:t>
      </w:r>
      <w:proofErr w:type="spellStart"/>
      <w:r w:rsidRPr="00395964">
        <w:t>Donkelaar</w:t>
      </w:r>
      <w:proofErr w:type="spellEnd"/>
      <w:r w:rsidRPr="00395964">
        <w:t xml:space="preserve">, A., et al., </w:t>
      </w:r>
      <w:r w:rsidRPr="00395964">
        <w:rPr>
          <w:i/>
        </w:rPr>
        <w:t>Regional Estimates of Chemical Composition of Fine Particulate Matter Using a Combined Geoscience-Statistical Method with Information from Satellites, Models, and Monitors.</w:t>
      </w:r>
      <w:r w:rsidRPr="00395964">
        <w:t xml:space="preserve"> Environmental Science &amp; Technology, 2019. </w:t>
      </w:r>
      <w:r w:rsidRPr="00395964">
        <w:rPr>
          <w:b/>
        </w:rPr>
        <w:t>53</w:t>
      </w:r>
      <w:r w:rsidRPr="00395964">
        <w:t>(5): p. 2595-2611.</w:t>
      </w:r>
    </w:p>
    <w:p w14:paraId="3ACDB293" w14:textId="77777777" w:rsidR="00395964" w:rsidRPr="00395964" w:rsidRDefault="00395964" w:rsidP="00395964">
      <w:pPr>
        <w:pStyle w:val="EndNoteBibliography"/>
        <w:ind w:left="720" w:hanging="720"/>
      </w:pPr>
      <w:r w:rsidRPr="00395964">
        <w:t>8.</w:t>
      </w:r>
      <w:r w:rsidRPr="00395964">
        <w:tab/>
        <w:t xml:space="preserve">National Environmental Public Health Tracking (EPH). </w:t>
      </w:r>
      <w:r w:rsidRPr="00395964">
        <w:rPr>
          <w:i/>
        </w:rPr>
        <w:t>Indicator</w:t>
      </w:r>
      <w:r w:rsidRPr="00395964">
        <w:t>. Available from: https://ephtracking.cdc.gov/indicatorPages.</w:t>
      </w:r>
    </w:p>
    <w:p w14:paraId="7A51D859" w14:textId="77777777" w:rsidR="00395964" w:rsidRPr="00395964" w:rsidRDefault="00395964" w:rsidP="00395964">
      <w:pPr>
        <w:pStyle w:val="EndNoteBibliography"/>
        <w:ind w:left="720" w:hanging="720"/>
      </w:pPr>
      <w:r w:rsidRPr="00395964">
        <w:t>9.</w:t>
      </w:r>
      <w:r w:rsidRPr="00395964">
        <w:tab/>
        <w:t xml:space="preserve">Agency for Toxic Substances and Disease Registry (ATSDR), </w:t>
      </w:r>
      <w:r w:rsidRPr="00395964">
        <w:rPr>
          <w:i/>
        </w:rPr>
        <w:t>Hazardous Substances Emergency Events Surveillance data file</w:t>
      </w:r>
      <w:r w:rsidRPr="00395964">
        <w:t>.</w:t>
      </w:r>
    </w:p>
    <w:p w14:paraId="76513778" w14:textId="77777777" w:rsidR="00395964" w:rsidRPr="00395964" w:rsidRDefault="00395964" w:rsidP="00395964">
      <w:pPr>
        <w:pStyle w:val="EndNoteBibliography"/>
        <w:ind w:left="720" w:hanging="720"/>
      </w:pPr>
      <w:r w:rsidRPr="00395964">
        <w:t>10.</w:t>
      </w:r>
      <w:r w:rsidRPr="00395964">
        <w:tab/>
        <w:t xml:space="preserve">United States Environmental Protection Agency (EPA). </w:t>
      </w:r>
      <w:r w:rsidRPr="00395964">
        <w:rPr>
          <w:i/>
        </w:rPr>
        <w:t>EPA map of Radon Zones</w:t>
      </w:r>
      <w:r w:rsidRPr="00395964">
        <w:t>. Available from: https://www.epa.gov/radon/epa-map-radon-zones.</w:t>
      </w:r>
    </w:p>
    <w:p w14:paraId="7397BBA5" w14:textId="77777777" w:rsidR="00395964" w:rsidRPr="00395964" w:rsidRDefault="00395964" w:rsidP="00395964">
      <w:pPr>
        <w:pStyle w:val="EndNoteBibliography"/>
        <w:ind w:left="720" w:hanging="720"/>
      </w:pPr>
      <w:r w:rsidRPr="00395964">
        <w:t>11.</w:t>
      </w:r>
      <w:r w:rsidRPr="00395964">
        <w:tab/>
        <w:t xml:space="preserve">Behavioral Risk Factor Surveillance System (BRFSS), </w:t>
      </w:r>
      <w:r w:rsidRPr="00395964">
        <w:rPr>
          <w:i/>
        </w:rPr>
        <w:t>2018 BRFSS Survey Data and Documentation</w:t>
      </w:r>
      <w:r w:rsidRPr="00395964">
        <w:t>.</w:t>
      </w:r>
    </w:p>
    <w:p w14:paraId="0C7D50E7" w14:textId="77777777" w:rsidR="00395964" w:rsidRPr="00395964" w:rsidRDefault="00395964" w:rsidP="00395964">
      <w:pPr>
        <w:pStyle w:val="EndNoteBibliography"/>
        <w:ind w:left="720" w:hanging="720"/>
      </w:pPr>
      <w:r w:rsidRPr="00395964">
        <w:t>12.</w:t>
      </w:r>
      <w:r w:rsidRPr="00395964">
        <w:tab/>
        <w:t>PLACES: Local Data for Better Health. Available from: https://www.cdc.gov/places/index.html.</w:t>
      </w:r>
    </w:p>
    <w:p w14:paraId="06F0CCE6" w14:textId="77777777" w:rsidR="00395964" w:rsidRPr="00395964" w:rsidRDefault="00395964" w:rsidP="00395964">
      <w:pPr>
        <w:pStyle w:val="EndNoteBibliography"/>
        <w:ind w:left="720" w:hanging="720"/>
        <w:rPr>
          <w:i/>
        </w:rPr>
      </w:pPr>
      <w:r w:rsidRPr="00395964">
        <w:t>13.</w:t>
      </w:r>
      <w:r w:rsidRPr="00395964">
        <w:tab/>
        <w:t xml:space="preserve">Institute for Health Metrics and Evaluation (IHME), </w:t>
      </w:r>
      <w:r w:rsidRPr="00395964">
        <w:rPr>
          <w:i/>
        </w:rPr>
        <w:t>United States Physical Activity and Obesity Prevalence by County 2001-2011.</w:t>
      </w:r>
    </w:p>
    <w:p w14:paraId="76C5B335" w14:textId="77777777" w:rsidR="00395964" w:rsidRPr="00395964" w:rsidRDefault="00395964" w:rsidP="00395964">
      <w:pPr>
        <w:pStyle w:val="EndNoteBibliography"/>
        <w:ind w:left="720" w:hanging="720"/>
        <w:rPr>
          <w:i/>
        </w:rPr>
      </w:pPr>
      <w:r w:rsidRPr="00395964">
        <w:lastRenderedPageBreak/>
        <w:t>14.</w:t>
      </w:r>
      <w:r w:rsidRPr="00395964">
        <w:tab/>
        <w:t xml:space="preserve">Institute for Health Metrics and Evaluation (IHME), </w:t>
      </w:r>
      <w:r w:rsidRPr="00395964">
        <w:rPr>
          <w:i/>
        </w:rPr>
        <w:t>United States Smoking Prevalence by County 1996-2012.</w:t>
      </w:r>
    </w:p>
    <w:p w14:paraId="51E046AA" w14:textId="77777777" w:rsidR="00395964" w:rsidRPr="00395964" w:rsidRDefault="00395964" w:rsidP="00395964">
      <w:pPr>
        <w:pStyle w:val="EndNoteBibliography"/>
        <w:ind w:left="720" w:hanging="720"/>
      </w:pPr>
      <w:r w:rsidRPr="00395964">
        <w:t>15.</w:t>
      </w:r>
      <w:r w:rsidRPr="00395964">
        <w:tab/>
        <w:t xml:space="preserve">Multiple-Resolution Land Characteristics Consortium (MRLC), </w:t>
      </w:r>
      <w:r w:rsidRPr="00395964">
        <w:rPr>
          <w:i/>
        </w:rPr>
        <w:t>National Land Cover Database</w:t>
      </w:r>
      <w:r w:rsidRPr="00395964">
        <w:t>.</w:t>
      </w:r>
    </w:p>
    <w:p w14:paraId="2719190F" w14:textId="77777777" w:rsidR="00395964" w:rsidRPr="00395964" w:rsidRDefault="00395964" w:rsidP="00395964">
      <w:pPr>
        <w:pStyle w:val="EndNoteBibliography"/>
        <w:ind w:left="720" w:hanging="720"/>
      </w:pPr>
      <w:r w:rsidRPr="00395964">
        <w:t>16.</w:t>
      </w:r>
      <w:r w:rsidRPr="00395964">
        <w:tab/>
        <w:t xml:space="preserve">National Center for Health statistics (NCHS), </w:t>
      </w:r>
      <w:r w:rsidRPr="00395964">
        <w:rPr>
          <w:i/>
        </w:rPr>
        <w:t>NCHS Urban-Rural Classification Scheme for Counties</w:t>
      </w:r>
      <w:r w:rsidRPr="00395964">
        <w:t>.</w:t>
      </w:r>
    </w:p>
    <w:p w14:paraId="0D82296C" w14:textId="77777777" w:rsidR="00395964" w:rsidRPr="00395964" w:rsidRDefault="00395964" w:rsidP="00395964">
      <w:pPr>
        <w:pStyle w:val="EndNoteBibliography"/>
        <w:ind w:left="720" w:hanging="720"/>
      </w:pPr>
      <w:r w:rsidRPr="00395964">
        <w:t>17.</w:t>
      </w:r>
      <w:r w:rsidRPr="00395964">
        <w:tab/>
        <w:t xml:space="preserve">New York State GIS Program, </w:t>
      </w:r>
      <w:r w:rsidRPr="00395964">
        <w:rPr>
          <w:i/>
        </w:rPr>
        <w:t>NYS Civil Boundaries</w:t>
      </w:r>
      <w:r w:rsidRPr="00395964">
        <w:t>.</w:t>
      </w:r>
    </w:p>
    <w:p w14:paraId="7C6F49D4" w14:textId="65196E5E" w:rsidR="003244E3" w:rsidRPr="002E25D9" w:rsidRDefault="003244E3" w:rsidP="00D3566D">
      <w:pPr>
        <w:jc w:val="center"/>
        <w:rPr>
          <w:rFonts w:cstheme="minorHAnsi"/>
        </w:rPr>
      </w:pPr>
    </w:p>
    <w:sectPr w:rsidR="003244E3" w:rsidRPr="002E25D9" w:rsidSect="007247DC">
      <w:footerReference w:type="even" r:id="rId47"/>
      <w:footerReference w:type="default" r:id="rId48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0400BA" w14:textId="77777777" w:rsidR="007247DC" w:rsidRDefault="007247DC" w:rsidP="00B01972">
      <w:r>
        <w:separator/>
      </w:r>
    </w:p>
  </w:endnote>
  <w:endnote w:type="continuationSeparator" w:id="0">
    <w:p w14:paraId="48FFBABF" w14:textId="77777777" w:rsidR="007247DC" w:rsidRDefault="007247DC" w:rsidP="00B019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602347748"/>
      <w:docPartObj>
        <w:docPartGallery w:val="Page Numbers (Bottom of Page)"/>
        <w:docPartUnique/>
      </w:docPartObj>
    </w:sdtPr>
    <w:sdtContent>
      <w:p w14:paraId="0BD75D8A" w14:textId="2A017387" w:rsidR="00122D7E" w:rsidRDefault="00122D7E" w:rsidP="004B329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22E0DE2" w14:textId="77777777" w:rsidR="00122D7E" w:rsidRDefault="00122D7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671410165"/>
      <w:docPartObj>
        <w:docPartGallery w:val="Page Numbers (Bottom of Page)"/>
        <w:docPartUnique/>
      </w:docPartObj>
    </w:sdtPr>
    <w:sdtContent>
      <w:p w14:paraId="6F1DBCF6" w14:textId="72C00A07" w:rsidR="00122D7E" w:rsidRDefault="00122D7E" w:rsidP="004B329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2D777DB" w14:textId="77777777" w:rsidR="00122D7E" w:rsidRDefault="00122D7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0580FF" w14:textId="77777777" w:rsidR="007247DC" w:rsidRDefault="007247DC" w:rsidP="00B01972">
      <w:r>
        <w:separator/>
      </w:r>
    </w:p>
  </w:footnote>
  <w:footnote w:type="continuationSeparator" w:id="0">
    <w:p w14:paraId="78963B43" w14:textId="77777777" w:rsidR="007247DC" w:rsidRDefault="007247DC" w:rsidP="00B0197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676D1A"/>
    <w:multiLevelType w:val="hybridMultilevel"/>
    <w:tmpl w:val="9DDA24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5B31CA3"/>
    <w:multiLevelType w:val="hybridMultilevel"/>
    <w:tmpl w:val="6AA6C21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8F94A3B"/>
    <w:multiLevelType w:val="hybridMultilevel"/>
    <w:tmpl w:val="F4669B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26A36BF"/>
    <w:multiLevelType w:val="hybridMultilevel"/>
    <w:tmpl w:val="01E2A66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CF76384"/>
    <w:multiLevelType w:val="multilevel"/>
    <w:tmpl w:val="1B56F65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7EFE1F35"/>
    <w:multiLevelType w:val="hybridMultilevel"/>
    <w:tmpl w:val="6C7658F2"/>
    <w:lvl w:ilvl="0" w:tplc="1374B99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87487727">
    <w:abstractNumId w:val="0"/>
  </w:num>
  <w:num w:numId="2" w16cid:durableId="1687754531">
    <w:abstractNumId w:val="5"/>
  </w:num>
  <w:num w:numId="3" w16cid:durableId="1726373910">
    <w:abstractNumId w:val="4"/>
  </w:num>
  <w:num w:numId="4" w16cid:durableId="1631474010">
    <w:abstractNumId w:val="2"/>
  </w:num>
  <w:num w:numId="5" w16cid:durableId="1834637588">
    <w:abstractNumId w:val="1"/>
  </w:num>
  <w:num w:numId="6" w16cid:durableId="149252086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a9dpp54a5dvcevpvm505rhxa0tvsf5x9zv&quot;&gt;cancer&lt;record-ids&gt;&lt;item&gt;23&lt;/item&gt;&lt;item&gt;27&lt;/item&gt;&lt;item&gt;28&lt;/item&gt;&lt;item&gt;29&lt;/item&gt;&lt;item&gt;32&lt;/item&gt;&lt;item&gt;37&lt;/item&gt;&lt;item&gt;39&lt;/item&gt;&lt;item&gt;40&lt;/item&gt;&lt;item&gt;41&lt;/item&gt;&lt;item&gt;42&lt;/item&gt;&lt;item&gt;43&lt;/item&gt;&lt;item&gt;44&lt;/item&gt;&lt;item&gt;45&lt;/item&gt;&lt;item&gt;47&lt;/item&gt;&lt;item&gt;48&lt;/item&gt;&lt;item&gt;58&lt;/item&gt;&lt;item&gt;61&lt;/item&gt;&lt;/record-ids&gt;&lt;/item&gt;&lt;/Libraries&gt;"/>
  </w:docVars>
  <w:rsids>
    <w:rsidRoot w:val="00FC730D"/>
    <w:rsid w:val="00010931"/>
    <w:rsid w:val="00024F60"/>
    <w:rsid w:val="00026771"/>
    <w:rsid w:val="00027DF5"/>
    <w:rsid w:val="00030A73"/>
    <w:rsid w:val="00031209"/>
    <w:rsid w:val="00031C2C"/>
    <w:rsid w:val="00032795"/>
    <w:rsid w:val="00034FCD"/>
    <w:rsid w:val="0004339D"/>
    <w:rsid w:val="00043715"/>
    <w:rsid w:val="00047F92"/>
    <w:rsid w:val="00050854"/>
    <w:rsid w:val="00051017"/>
    <w:rsid w:val="00052D61"/>
    <w:rsid w:val="00054715"/>
    <w:rsid w:val="000560D5"/>
    <w:rsid w:val="00060E56"/>
    <w:rsid w:val="00062110"/>
    <w:rsid w:val="0006249F"/>
    <w:rsid w:val="00062B1A"/>
    <w:rsid w:val="00064F2F"/>
    <w:rsid w:val="0006797C"/>
    <w:rsid w:val="00072045"/>
    <w:rsid w:val="00074ABB"/>
    <w:rsid w:val="000772D0"/>
    <w:rsid w:val="0008077A"/>
    <w:rsid w:val="00082A15"/>
    <w:rsid w:val="00086C98"/>
    <w:rsid w:val="00086E28"/>
    <w:rsid w:val="000922E4"/>
    <w:rsid w:val="000925B5"/>
    <w:rsid w:val="00093021"/>
    <w:rsid w:val="00097040"/>
    <w:rsid w:val="000A2024"/>
    <w:rsid w:val="000B5B92"/>
    <w:rsid w:val="000B5D2B"/>
    <w:rsid w:val="000B6E4A"/>
    <w:rsid w:val="000B76E5"/>
    <w:rsid w:val="000C0E92"/>
    <w:rsid w:val="000C2551"/>
    <w:rsid w:val="000C40A2"/>
    <w:rsid w:val="000C6EE8"/>
    <w:rsid w:val="000D002C"/>
    <w:rsid w:val="000D3FCB"/>
    <w:rsid w:val="000D4B7A"/>
    <w:rsid w:val="000E2C79"/>
    <w:rsid w:val="000E2ED6"/>
    <w:rsid w:val="000E3CD0"/>
    <w:rsid w:val="000E673B"/>
    <w:rsid w:val="000F12A2"/>
    <w:rsid w:val="000F2278"/>
    <w:rsid w:val="000F7435"/>
    <w:rsid w:val="000F7FD7"/>
    <w:rsid w:val="00101527"/>
    <w:rsid w:val="00101793"/>
    <w:rsid w:val="001027AF"/>
    <w:rsid w:val="00103DED"/>
    <w:rsid w:val="00104BE9"/>
    <w:rsid w:val="001078C8"/>
    <w:rsid w:val="00112A8C"/>
    <w:rsid w:val="00115807"/>
    <w:rsid w:val="001217BA"/>
    <w:rsid w:val="00121C3E"/>
    <w:rsid w:val="00122479"/>
    <w:rsid w:val="00122D7E"/>
    <w:rsid w:val="00123CDE"/>
    <w:rsid w:val="00124BB7"/>
    <w:rsid w:val="00134360"/>
    <w:rsid w:val="00134AA2"/>
    <w:rsid w:val="00135596"/>
    <w:rsid w:val="001404DC"/>
    <w:rsid w:val="00140A0B"/>
    <w:rsid w:val="00140A9C"/>
    <w:rsid w:val="0014232B"/>
    <w:rsid w:val="0014541D"/>
    <w:rsid w:val="001477B3"/>
    <w:rsid w:val="001505BD"/>
    <w:rsid w:val="00152405"/>
    <w:rsid w:val="00153767"/>
    <w:rsid w:val="001600C3"/>
    <w:rsid w:val="00164F2F"/>
    <w:rsid w:val="0017120B"/>
    <w:rsid w:val="00171C41"/>
    <w:rsid w:val="00176A3B"/>
    <w:rsid w:val="00181801"/>
    <w:rsid w:val="00182F15"/>
    <w:rsid w:val="00183528"/>
    <w:rsid w:val="00183FD2"/>
    <w:rsid w:val="001867F2"/>
    <w:rsid w:val="00187F73"/>
    <w:rsid w:val="0019032E"/>
    <w:rsid w:val="00192A16"/>
    <w:rsid w:val="00195E03"/>
    <w:rsid w:val="00196CA5"/>
    <w:rsid w:val="001A0829"/>
    <w:rsid w:val="001A1852"/>
    <w:rsid w:val="001A48D3"/>
    <w:rsid w:val="001A5475"/>
    <w:rsid w:val="001A7F4A"/>
    <w:rsid w:val="001B1D91"/>
    <w:rsid w:val="001B37F6"/>
    <w:rsid w:val="001B4168"/>
    <w:rsid w:val="001B4ABA"/>
    <w:rsid w:val="001B4C1E"/>
    <w:rsid w:val="001B4C90"/>
    <w:rsid w:val="001B60E5"/>
    <w:rsid w:val="001B7905"/>
    <w:rsid w:val="001C19BA"/>
    <w:rsid w:val="001C297B"/>
    <w:rsid w:val="001C5D26"/>
    <w:rsid w:val="001C5D69"/>
    <w:rsid w:val="001C7022"/>
    <w:rsid w:val="001D0F34"/>
    <w:rsid w:val="001D2EDC"/>
    <w:rsid w:val="001D3304"/>
    <w:rsid w:val="001D3D69"/>
    <w:rsid w:val="001D5112"/>
    <w:rsid w:val="001E32C5"/>
    <w:rsid w:val="001E3343"/>
    <w:rsid w:val="001E3C5C"/>
    <w:rsid w:val="001E44B3"/>
    <w:rsid w:val="001E704E"/>
    <w:rsid w:val="001F02F4"/>
    <w:rsid w:val="001F31FD"/>
    <w:rsid w:val="001F558E"/>
    <w:rsid w:val="001F7EB9"/>
    <w:rsid w:val="002010C8"/>
    <w:rsid w:val="002121DD"/>
    <w:rsid w:val="00212D78"/>
    <w:rsid w:val="002176EE"/>
    <w:rsid w:val="00217B33"/>
    <w:rsid w:val="00220F67"/>
    <w:rsid w:val="00225C85"/>
    <w:rsid w:val="00227F8F"/>
    <w:rsid w:val="002322B6"/>
    <w:rsid w:val="002352D6"/>
    <w:rsid w:val="00236734"/>
    <w:rsid w:val="00240D67"/>
    <w:rsid w:val="00242D9A"/>
    <w:rsid w:val="00242E08"/>
    <w:rsid w:val="0024451B"/>
    <w:rsid w:val="00247E78"/>
    <w:rsid w:val="00251330"/>
    <w:rsid w:val="00251C72"/>
    <w:rsid w:val="00253A0E"/>
    <w:rsid w:val="002543DB"/>
    <w:rsid w:val="0026017D"/>
    <w:rsid w:val="0026210C"/>
    <w:rsid w:val="002706C0"/>
    <w:rsid w:val="002749F9"/>
    <w:rsid w:val="00276B33"/>
    <w:rsid w:val="002809D5"/>
    <w:rsid w:val="00281D41"/>
    <w:rsid w:val="00282AD9"/>
    <w:rsid w:val="00283773"/>
    <w:rsid w:val="0028480D"/>
    <w:rsid w:val="00287D55"/>
    <w:rsid w:val="0029001A"/>
    <w:rsid w:val="00290107"/>
    <w:rsid w:val="002932FA"/>
    <w:rsid w:val="00296738"/>
    <w:rsid w:val="00297FA6"/>
    <w:rsid w:val="002A0564"/>
    <w:rsid w:val="002A1806"/>
    <w:rsid w:val="002A5987"/>
    <w:rsid w:val="002A74CF"/>
    <w:rsid w:val="002B0B4A"/>
    <w:rsid w:val="002B0F50"/>
    <w:rsid w:val="002B162A"/>
    <w:rsid w:val="002B35CE"/>
    <w:rsid w:val="002B575A"/>
    <w:rsid w:val="002C06D8"/>
    <w:rsid w:val="002C14EE"/>
    <w:rsid w:val="002C18D8"/>
    <w:rsid w:val="002C1FCB"/>
    <w:rsid w:val="002C7229"/>
    <w:rsid w:val="002D090F"/>
    <w:rsid w:val="002D1AC3"/>
    <w:rsid w:val="002D5055"/>
    <w:rsid w:val="002D67A5"/>
    <w:rsid w:val="002E0DFC"/>
    <w:rsid w:val="002E0FCD"/>
    <w:rsid w:val="002E1CB8"/>
    <w:rsid w:val="002E25D9"/>
    <w:rsid w:val="002E2821"/>
    <w:rsid w:val="002E656A"/>
    <w:rsid w:val="002F36AD"/>
    <w:rsid w:val="002F476F"/>
    <w:rsid w:val="002F477F"/>
    <w:rsid w:val="002F48FC"/>
    <w:rsid w:val="002F6B06"/>
    <w:rsid w:val="002F7757"/>
    <w:rsid w:val="00307F13"/>
    <w:rsid w:val="00317FA9"/>
    <w:rsid w:val="00321E36"/>
    <w:rsid w:val="00322D11"/>
    <w:rsid w:val="00323D73"/>
    <w:rsid w:val="003244E3"/>
    <w:rsid w:val="00324A3D"/>
    <w:rsid w:val="00325336"/>
    <w:rsid w:val="00330131"/>
    <w:rsid w:val="00333E5A"/>
    <w:rsid w:val="0034066A"/>
    <w:rsid w:val="003417D9"/>
    <w:rsid w:val="003420AF"/>
    <w:rsid w:val="0034257F"/>
    <w:rsid w:val="00343E33"/>
    <w:rsid w:val="00345D48"/>
    <w:rsid w:val="00350B7B"/>
    <w:rsid w:val="00355CCB"/>
    <w:rsid w:val="00363602"/>
    <w:rsid w:val="00363CB6"/>
    <w:rsid w:val="0036452B"/>
    <w:rsid w:val="00364694"/>
    <w:rsid w:val="00367791"/>
    <w:rsid w:val="0036789F"/>
    <w:rsid w:val="00377253"/>
    <w:rsid w:val="00383B74"/>
    <w:rsid w:val="0038423C"/>
    <w:rsid w:val="00384D6A"/>
    <w:rsid w:val="00392D4A"/>
    <w:rsid w:val="00394217"/>
    <w:rsid w:val="0039427C"/>
    <w:rsid w:val="00395964"/>
    <w:rsid w:val="00395DCB"/>
    <w:rsid w:val="003A35EA"/>
    <w:rsid w:val="003A47E1"/>
    <w:rsid w:val="003A6562"/>
    <w:rsid w:val="003A68A4"/>
    <w:rsid w:val="003B0AE4"/>
    <w:rsid w:val="003B2AFB"/>
    <w:rsid w:val="003B4FBC"/>
    <w:rsid w:val="003B5D84"/>
    <w:rsid w:val="003B64ED"/>
    <w:rsid w:val="003B6798"/>
    <w:rsid w:val="003B7B41"/>
    <w:rsid w:val="003C485F"/>
    <w:rsid w:val="003C4BD8"/>
    <w:rsid w:val="003C633B"/>
    <w:rsid w:val="003E5A41"/>
    <w:rsid w:val="003F0987"/>
    <w:rsid w:val="003F0E71"/>
    <w:rsid w:val="003F13E6"/>
    <w:rsid w:val="003F2A72"/>
    <w:rsid w:val="003F30A6"/>
    <w:rsid w:val="003F3C32"/>
    <w:rsid w:val="00401F2E"/>
    <w:rsid w:val="004034FD"/>
    <w:rsid w:val="00403993"/>
    <w:rsid w:val="0041538C"/>
    <w:rsid w:val="00416A83"/>
    <w:rsid w:val="0042066C"/>
    <w:rsid w:val="00420A71"/>
    <w:rsid w:val="00422651"/>
    <w:rsid w:val="00422BCA"/>
    <w:rsid w:val="00423B37"/>
    <w:rsid w:val="004252AD"/>
    <w:rsid w:val="00430295"/>
    <w:rsid w:val="00431873"/>
    <w:rsid w:val="00431D7E"/>
    <w:rsid w:val="004331D5"/>
    <w:rsid w:val="00435507"/>
    <w:rsid w:val="00437CD4"/>
    <w:rsid w:val="0044155D"/>
    <w:rsid w:val="00441C64"/>
    <w:rsid w:val="00444DBB"/>
    <w:rsid w:val="004452E3"/>
    <w:rsid w:val="00447176"/>
    <w:rsid w:val="00452523"/>
    <w:rsid w:val="0045401D"/>
    <w:rsid w:val="0045675F"/>
    <w:rsid w:val="00457C3E"/>
    <w:rsid w:val="00457F40"/>
    <w:rsid w:val="004603FC"/>
    <w:rsid w:val="00464300"/>
    <w:rsid w:val="0046709A"/>
    <w:rsid w:val="0046761B"/>
    <w:rsid w:val="00467AB5"/>
    <w:rsid w:val="004700DD"/>
    <w:rsid w:val="004745B7"/>
    <w:rsid w:val="00481ACE"/>
    <w:rsid w:val="00482873"/>
    <w:rsid w:val="004839E9"/>
    <w:rsid w:val="00485EA0"/>
    <w:rsid w:val="004866A4"/>
    <w:rsid w:val="0049042C"/>
    <w:rsid w:val="004910BD"/>
    <w:rsid w:val="004953A4"/>
    <w:rsid w:val="004974F3"/>
    <w:rsid w:val="004976AF"/>
    <w:rsid w:val="004A0A91"/>
    <w:rsid w:val="004A2AB7"/>
    <w:rsid w:val="004A386F"/>
    <w:rsid w:val="004A4A82"/>
    <w:rsid w:val="004A7750"/>
    <w:rsid w:val="004B0BCF"/>
    <w:rsid w:val="004B3297"/>
    <w:rsid w:val="004B39E5"/>
    <w:rsid w:val="004C324F"/>
    <w:rsid w:val="004C7D0A"/>
    <w:rsid w:val="004D1268"/>
    <w:rsid w:val="004D14E8"/>
    <w:rsid w:val="004D1B53"/>
    <w:rsid w:val="004D7BA9"/>
    <w:rsid w:val="004D7ECB"/>
    <w:rsid w:val="004E1202"/>
    <w:rsid w:val="004E44C7"/>
    <w:rsid w:val="004F2AD6"/>
    <w:rsid w:val="004F37A0"/>
    <w:rsid w:val="004F5A0F"/>
    <w:rsid w:val="004F7AE3"/>
    <w:rsid w:val="004F7CFC"/>
    <w:rsid w:val="005074E5"/>
    <w:rsid w:val="0051404F"/>
    <w:rsid w:val="005201AD"/>
    <w:rsid w:val="00526F55"/>
    <w:rsid w:val="005300EC"/>
    <w:rsid w:val="0053407B"/>
    <w:rsid w:val="00536387"/>
    <w:rsid w:val="00536FC2"/>
    <w:rsid w:val="005378AB"/>
    <w:rsid w:val="00541E4C"/>
    <w:rsid w:val="00546FA4"/>
    <w:rsid w:val="00547585"/>
    <w:rsid w:val="005516C8"/>
    <w:rsid w:val="00561B6A"/>
    <w:rsid w:val="005648A3"/>
    <w:rsid w:val="00566088"/>
    <w:rsid w:val="005673BB"/>
    <w:rsid w:val="005679B9"/>
    <w:rsid w:val="00570772"/>
    <w:rsid w:val="00571873"/>
    <w:rsid w:val="00573214"/>
    <w:rsid w:val="00573DF7"/>
    <w:rsid w:val="00577ECF"/>
    <w:rsid w:val="00580100"/>
    <w:rsid w:val="00580837"/>
    <w:rsid w:val="00592A31"/>
    <w:rsid w:val="005935FB"/>
    <w:rsid w:val="005A116D"/>
    <w:rsid w:val="005A2E45"/>
    <w:rsid w:val="005A436E"/>
    <w:rsid w:val="005A7ABF"/>
    <w:rsid w:val="005B0498"/>
    <w:rsid w:val="005B2770"/>
    <w:rsid w:val="005B2C57"/>
    <w:rsid w:val="005B3ACF"/>
    <w:rsid w:val="005B7BDB"/>
    <w:rsid w:val="005C16E1"/>
    <w:rsid w:val="005D01E4"/>
    <w:rsid w:val="005D052E"/>
    <w:rsid w:val="005D26AD"/>
    <w:rsid w:val="005D4C8E"/>
    <w:rsid w:val="005D5FD3"/>
    <w:rsid w:val="005E29EF"/>
    <w:rsid w:val="005E4A32"/>
    <w:rsid w:val="005E5191"/>
    <w:rsid w:val="005E6DB8"/>
    <w:rsid w:val="005F3B8F"/>
    <w:rsid w:val="0060004F"/>
    <w:rsid w:val="00602F41"/>
    <w:rsid w:val="006111B6"/>
    <w:rsid w:val="006131CD"/>
    <w:rsid w:val="00620EA7"/>
    <w:rsid w:val="00623A4D"/>
    <w:rsid w:val="00624B37"/>
    <w:rsid w:val="00625104"/>
    <w:rsid w:val="006253B0"/>
    <w:rsid w:val="00626D95"/>
    <w:rsid w:val="00633E3C"/>
    <w:rsid w:val="006341D6"/>
    <w:rsid w:val="0063669E"/>
    <w:rsid w:val="0064491F"/>
    <w:rsid w:val="00645C5A"/>
    <w:rsid w:val="006474DA"/>
    <w:rsid w:val="00650189"/>
    <w:rsid w:val="0065421C"/>
    <w:rsid w:val="006576FC"/>
    <w:rsid w:val="00660BDB"/>
    <w:rsid w:val="00661105"/>
    <w:rsid w:val="0066260D"/>
    <w:rsid w:val="006635E2"/>
    <w:rsid w:val="006637B0"/>
    <w:rsid w:val="0066464F"/>
    <w:rsid w:val="00665E2A"/>
    <w:rsid w:val="00665F76"/>
    <w:rsid w:val="00667CD3"/>
    <w:rsid w:val="00670530"/>
    <w:rsid w:val="00671236"/>
    <w:rsid w:val="0067542C"/>
    <w:rsid w:val="006828F3"/>
    <w:rsid w:val="00684BCC"/>
    <w:rsid w:val="006870CF"/>
    <w:rsid w:val="00694546"/>
    <w:rsid w:val="0069648D"/>
    <w:rsid w:val="006A5208"/>
    <w:rsid w:val="006B375D"/>
    <w:rsid w:val="006B540A"/>
    <w:rsid w:val="006C14EF"/>
    <w:rsid w:val="006C74C0"/>
    <w:rsid w:val="006D1E0D"/>
    <w:rsid w:val="006D47DC"/>
    <w:rsid w:val="006D5EFA"/>
    <w:rsid w:val="006D6F89"/>
    <w:rsid w:val="006E20EC"/>
    <w:rsid w:val="006E3325"/>
    <w:rsid w:val="006E363B"/>
    <w:rsid w:val="006E5658"/>
    <w:rsid w:val="006E6AB7"/>
    <w:rsid w:val="006E7747"/>
    <w:rsid w:val="006F467A"/>
    <w:rsid w:val="00702FBE"/>
    <w:rsid w:val="00703CDA"/>
    <w:rsid w:val="00705634"/>
    <w:rsid w:val="00707A19"/>
    <w:rsid w:val="0071090B"/>
    <w:rsid w:val="00712384"/>
    <w:rsid w:val="0072339D"/>
    <w:rsid w:val="007247DC"/>
    <w:rsid w:val="007247DD"/>
    <w:rsid w:val="00724866"/>
    <w:rsid w:val="00726031"/>
    <w:rsid w:val="007333A6"/>
    <w:rsid w:val="00733ABC"/>
    <w:rsid w:val="0073465D"/>
    <w:rsid w:val="0073683C"/>
    <w:rsid w:val="00741536"/>
    <w:rsid w:val="007440D8"/>
    <w:rsid w:val="007518F2"/>
    <w:rsid w:val="00752283"/>
    <w:rsid w:val="00754880"/>
    <w:rsid w:val="00755656"/>
    <w:rsid w:val="00755B31"/>
    <w:rsid w:val="00756247"/>
    <w:rsid w:val="00756C9A"/>
    <w:rsid w:val="00761F56"/>
    <w:rsid w:val="00770014"/>
    <w:rsid w:val="0077011F"/>
    <w:rsid w:val="00770B68"/>
    <w:rsid w:val="00770BD0"/>
    <w:rsid w:val="007744F8"/>
    <w:rsid w:val="007769B4"/>
    <w:rsid w:val="00776FF1"/>
    <w:rsid w:val="00780C54"/>
    <w:rsid w:val="00781B1E"/>
    <w:rsid w:val="0078684E"/>
    <w:rsid w:val="00787FBD"/>
    <w:rsid w:val="00791651"/>
    <w:rsid w:val="00791DEB"/>
    <w:rsid w:val="0079275E"/>
    <w:rsid w:val="007936B4"/>
    <w:rsid w:val="00795CE9"/>
    <w:rsid w:val="00795F48"/>
    <w:rsid w:val="007A2B47"/>
    <w:rsid w:val="007A3AE3"/>
    <w:rsid w:val="007A4BFE"/>
    <w:rsid w:val="007A7FCC"/>
    <w:rsid w:val="007B119C"/>
    <w:rsid w:val="007B2718"/>
    <w:rsid w:val="007B392F"/>
    <w:rsid w:val="007C087F"/>
    <w:rsid w:val="007C2F22"/>
    <w:rsid w:val="007C53EF"/>
    <w:rsid w:val="007D6098"/>
    <w:rsid w:val="007D6701"/>
    <w:rsid w:val="007E03FC"/>
    <w:rsid w:val="007E33A4"/>
    <w:rsid w:val="007E3994"/>
    <w:rsid w:val="007E5414"/>
    <w:rsid w:val="007E6539"/>
    <w:rsid w:val="007F34DE"/>
    <w:rsid w:val="007F55AB"/>
    <w:rsid w:val="007F59A8"/>
    <w:rsid w:val="007F6AFB"/>
    <w:rsid w:val="008042C6"/>
    <w:rsid w:val="0080456B"/>
    <w:rsid w:val="008051FF"/>
    <w:rsid w:val="00810062"/>
    <w:rsid w:val="0081037E"/>
    <w:rsid w:val="00812B2D"/>
    <w:rsid w:val="008141D9"/>
    <w:rsid w:val="00814D2C"/>
    <w:rsid w:val="0081621F"/>
    <w:rsid w:val="00816648"/>
    <w:rsid w:val="00816DDB"/>
    <w:rsid w:val="00817746"/>
    <w:rsid w:val="008204AF"/>
    <w:rsid w:val="00821694"/>
    <w:rsid w:val="00827FD7"/>
    <w:rsid w:val="00832421"/>
    <w:rsid w:val="00834A4E"/>
    <w:rsid w:val="00836EA1"/>
    <w:rsid w:val="00840737"/>
    <w:rsid w:val="00842879"/>
    <w:rsid w:val="0084528F"/>
    <w:rsid w:val="0084667F"/>
    <w:rsid w:val="008469BF"/>
    <w:rsid w:val="00847C83"/>
    <w:rsid w:val="0085081F"/>
    <w:rsid w:val="00850F6D"/>
    <w:rsid w:val="00851688"/>
    <w:rsid w:val="00851919"/>
    <w:rsid w:val="008566B7"/>
    <w:rsid w:val="00862AB1"/>
    <w:rsid w:val="0087316E"/>
    <w:rsid w:val="00873AE3"/>
    <w:rsid w:val="0087608A"/>
    <w:rsid w:val="00881127"/>
    <w:rsid w:val="00883CFD"/>
    <w:rsid w:val="008869AE"/>
    <w:rsid w:val="0089257B"/>
    <w:rsid w:val="00895B27"/>
    <w:rsid w:val="008A2227"/>
    <w:rsid w:val="008A227F"/>
    <w:rsid w:val="008A40DD"/>
    <w:rsid w:val="008B125F"/>
    <w:rsid w:val="008B3D34"/>
    <w:rsid w:val="008B549D"/>
    <w:rsid w:val="008C04A7"/>
    <w:rsid w:val="008C41DF"/>
    <w:rsid w:val="008C6096"/>
    <w:rsid w:val="008C7E96"/>
    <w:rsid w:val="008D168B"/>
    <w:rsid w:val="008D46C5"/>
    <w:rsid w:val="008D513A"/>
    <w:rsid w:val="008F0049"/>
    <w:rsid w:val="008F1839"/>
    <w:rsid w:val="008F2523"/>
    <w:rsid w:val="008F2D2C"/>
    <w:rsid w:val="008F4D18"/>
    <w:rsid w:val="00901C92"/>
    <w:rsid w:val="00902600"/>
    <w:rsid w:val="00902D18"/>
    <w:rsid w:val="009072FF"/>
    <w:rsid w:val="009104F5"/>
    <w:rsid w:val="00910E66"/>
    <w:rsid w:val="00911301"/>
    <w:rsid w:val="009121D1"/>
    <w:rsid w:val="00917384"/>
    <w:rsid w:val="00917DF2"/>
    <w:rsid w:val="00922925"/>
    <w:rsid w:val="00924B16"/>
    <w:rsid w:val="009270E7"/>
    <w:rsid w:val="00931431"/>
    <w:rsid w:val="0093638E"/>
    <w:rsid w:val="00941DD8"/>
    <w:rsid w:val="009429EE"/>
    <w:rsid w:val="00943E3A"/>
    <w:rsid w:val="009454EE"/>
    <w:rsid w:val="00945743"/>
    <w:rsid w:val="0094619A"/>
    <w:rsid w:val="00954149"/>
    <w:rsid w:val="0095543B"/>
    <w:rsid w:val="009564F7"/>
    <w:rsid w:val="009568C4"/>
    <w:rsid w:val="009570A9"/>
    <w:rsid w:val="009601E7"/>
    <w:rsid w:val="00963F1D"/>
    <w:rsid w:val="00967AF5"/>
    <w:rsid w:val="0097182E"/>
    <w:rsid w:val="00977C90"/>
    <w:rsid w:val="009816B9"/>
    <w:rsid w:val="009831AF"/>
    <w:rsid w:val="00987289"/>
    <w:rsid w:val="009901C8"/>
    <w:rsid w:val="00990F92"/>
    <w:rsid w:val="00991F74"/>
    <w:rsid w:val="00995DBF"/>
    <w:rsid w:val="00995F06"/>
    <w:rsid w:val="00997063"/>
    <w:rsid w:val="00997434"/>
    <w:rsid w:val="009A0BCB"/>
    <w:rsid w:val="009A234F"/>
    <w:rsid w:val="009A623E"/>
    <w:rsid w:val="009B0DEC"/>
    <w:rsid w:val="009B32FA"/>
    <w:rsid w:val="009C0222"/>
    <w:rsid w:val="009C0297"/>
    <w:rsid w:val="009C6CC7"/>
    <w:rsid w:val="009D1FA5"/>
    <w:rsid w:val="009D3BC9"/>
    <w:rsid w:val="009D406E"/>
    <w:rsid w:val="009D4AE2"/>
    <w:rsid w:val="009E121E"/>
    <w:rsid w:val="009E2A0B"/>
    <w:rsid w:val="009E2F82"/>
    <w:rsid w:val="009E6F07"/>
    <w:rsid w:val="009E766F"/>
    <w:rsid w:val="009F1F21"/>
    <w:rsid w:val="009F4266"/>
    <w:rsid w:val="009F54E0"/>
    <w:rsid w:val="009F6010"/>
    <w:rsid w:val="00A005EC"/>
    <w:rsid w:val="00A00DF2"/>
    <w:rsid w:val="00A00F18"/>
    <w:rsid w:val="00A00FCF"/>
    <w:rsid w:val="00A03116"/>
    <w:rsid w:val="00A12388"/>
    <w:rsid w:val="00A158E6"/>
    <w:rsid w:val="00A16440"/>
    <w:rsid w:val="00A166C0"/>
    <w:rsid w:val="00A206C5"/>
    <w:rsid w:val="00A23270"/>
    <w:rsid w:val="00A23356"/>
    <w:rsid w:val="00A2585C"/>
    <w:rsid w:val="00A334F8"/>
    <w:rsid w:val="00A35874"/>
    <w:rsid w:val="00A37D13"/>
    <w:rsid w:val="00A40477"/>
    <w:rsid w:val="00A408B3"/>
    <w:rsid w:val="00A45373"/>
    <w:rsid w:val="00A45443"/>
    <w:rsid w:val="00A45854"/>
    <w:rsid w:val="00A54956"/>
    <w:rsid w:val="00A57C6B"/>
    <w:rsid w:val="00A6788E"/>
    <w:rsid w:val="00A718FA"/>
    <w:rsid w:val="00A723CD"/>
    <w:rsid w:val="00A729F7"/>
    <w:rsid w:val="00A7439F"/>
    <w:rsid w:val="00A7525D"/>
    <w:rsid w:val="00A75A0D"/>
    <w:rsid w:val="00A75AC1"/>
    <w:rsid w:val="00A7776D"/>
    <w:rsid w:val="00A830DB"/>
    <w:rsid w:val="00A83CBE"/>
    <w:rsid w:val="00A84026"/>
    <w:rsid w:val="00A95469"/>
    <w:rsid w:val="00A975BB"/>
    <w:rsid w:val="00A97C36"/>
    <w:rsid w:val="00AA4B49"/>
    <w:rsid w:val="00AB0485"/>
    <w:rsid w:val="00AB1628"/>
    <w:rsid w:val="00AB564F"/>
    <w:rsid w:val="00AB6227"/>
    <w:rsid w:val="00AC4AC8"/>
    <w:rsid w:val="00AC4BCB"/>
    <w:rsid w:val="00AC5CC2"/>
    <w:rsid w:val="00AC6197"/>
    <w:rsid w:val="00AD056B"/>
    <w:rsid w:val="00AE2224"/>
    <w:rsid w:val="00AE3E82"/>
    <w:rsid w:val="00AE56A6"/>
    <w:rsid w:val="00AE7618"/>
    <w:rsid w:val="00AE7A6E"/>
    <w:rsid w:val="00AF40D9"/>
    <w:rsid w:val="00AF497E"/>
    <w:rsid w:val="00AF4C11"/>
    <w:rsid w:val="00AF56FE"/>
    <w:rsid w:val="00B01972"/>
    <w:rsid w:val="00B07F74"/>
    <w:rsid w:val="00B1066E"/>
    <w:rsid w:val="00B17CE8"/>
    <w:rsid w:val="00B2139E"/>
    <w:rsid w:val="00B2533F"/>
    <w:rsid w:val="00B25F6A"/>
    <w:rsid w:val="00B32317"/>
    <w:rsid w:val="00B33B24"/>
    <w:rsid w:val="00B402F0"/>
    <w:rsid w:val="00B4164F"/>
    <w:rsid w:val="00B47BEF"/>
    <w:rsid w:val="00B56F2C"/>
    <w:rsid w:val="00B5784C"/>
    <w:rsid w:val="00B611F8"/>
    <w:rsid w:val="00B6144D"/>
    <w:rsid w:val="00B63C30"/>
    <w:rsid w:val="00B67D39"/>
    <w:rsid w:val="00B67F1A"/>
    <w:rsid w:val="00B71ECD"/>
    <w:rsid w:val="00B7404A"/>
    <w:rsid w:val="00B74BBA"/>
    <w:rsid w:val="00B80E3E"/>
    <w:rsid w:val="00B82F5F"/>
    <w:rsid w:val="00B86356"/>
    <w:rsid w:val="00B8775F"/>
    <w:rsid w:val="00B87A71"/>
    <w:rsid w:val="00B87B7D"/>
    <w:rsid w:val="00B91CA8"/>
    <w:rsid w:val="00B9336F"/>
    <w:rsid w:val="00B93E42"/>
    <w:rsid w:val="00B95F28"/>
    <w:rsid w:val="00BA3ABD"/>
    <w:rsid w:val="00BA4CF6"/>
    <w:rsid w:val="00BA5756"/>
    <w:rsid w:val="00BB06CF"/>
    <w:rsid w:val="00BB1938"/>
    <w:rsid w:val="00BB1B29"/>
    <w:rsid w:val="00BB33DA"/>
    <w:rsid w:val="00BB39C3"/>
    <w:rsid w:val="00BB7BEF"/>
    <w:rsid w:val="00BC2DE9"/>
    <w:rsid w:val="00BC68E0"/>
    <w:rsid w:val="00BD51F6"/>
    <w:rsid w:val="00BD5DA4"/>
    <w:rsid w:val="00BE68EC"/>
    <w:rsid w:val="00BE69F2"/>
    <w:rsid w:val="00BF3439"/>
    <w:rsid w:val="00C02C81"/>
    <w:rsid w:val="00C045AD"/>
    <w:rsid w:val="00C05E09"/>
    <w:rsid w:val="00C06448"/>
    <w:rsid w:val="00C06907"/>
    <w:rsid w:val="00C10DDD"/>
    <w:rsid w:val="00C12131"/>
    <w:rsid w:val="00C12DE1"/>
    <w:rsid w:val="00C14D98"/>
    <w:rsid w:val="00C20F33"/>
    <w:rsid w:val="00C23425"/>
    <w:rsid w:val="00C262E6"/>
    <w:rsid w:val="00C276BC"/>
    <w:rsid w:val="00C30C33"/>
    <w:rsid w:val="00C31546"/>
    <w:rsid w:val="00C31F8A"/>
    <w:rsid w:val="00C35B57"/>
    <w:rsid w:val="00C37147"/>
    <w:rsid w:val="00C401CB"/>
    <w:rsid w:val="00C40DD0"/>
    <w:rsid w:val="00C46406"/>
    <w:rsid w:val="00C538DC"/>
    <w:rsid w:val="00C53D96"/>
    <w:rsid w:val="00C552DB"/>
    <w:rsid w:val="00C60EF7"/>
    <w:rsid w:val="00C6314A"/>
    <w:rsid w:val="00C6427F"/>
    <w:rsid w:val="00C72BBF"/>
    <w:rsid w:val="00C73F48"/>
    <w:rsid w:val="00C83516"/>
    <w:rsid w:val="00C91ACB"/>
    <w:rsid w:val="00C928D2"/>
    <w:rsid w:val="00C93E30"/>
    <w:rsid w:val="00C976AD"/>
    <w:rsid w:val="00CA0F87"/>
    <w:rsid w:val="00CA35D8"/>
    <w:rsid w:val="00CA49E1"/>
    <w:rsid w:val="00CA57BF"/>
    <w:rsid w:val="00CB2434"/>
    <w:rsid w:val="00CB2ED9"/>
    <w:rsid w:val="00CB2F11"/>
    <w:rsid w:val="00CB4DDF"/>
    <w:rsid w:val="00CB58BD"/>
    <w:rsid w:val="00CB7440"/>
    <w:rsid w:val="00CC10CD"/>
    <w:rsid w:val="00CC1889"/>
    <w:rsid w:val="00CC2992"/>
    <w:rsid w:val="00CC2AC2"/>
    <w:rsid w:val="00CC2B47"/>
    <w:rsid w:val="00CD0A0D"/>
    <w:rsid w:val="00CE2722"/>
    <w:rsid w:val="00CE5A2D"/>
    <w:rsid w:val="00CE663B"/>
    <w:rsid w:val="00CE76EE"/>
    <w:rsid w:val="00CE7A7A"/>
    <w:rsid w:val="00CF32FB"/>
    <w:rsid w:val="00CF3A43"/>
    <w:rsid w:val="00CF5BFE"/>
    <w:rsid w:val="00D01895"/>
    <w:rsid w:val="00D03BEB"/>
    <w:rsid w:val="00D06318"/>
    <w:rsid w:val="00D06790"/>
    <w:rsid w:val="00D10FCF"/>
    <w:rsid w:val="00D11329"/>
    <w:rsid w:val="00D15717"/>
    <w:rsid w:val="00D16405"/>
    <w:rsid w:val="00D20BCB"/>
    <w:rsid w:val="00D22D68"/>
    <w:rsid w:val="00D252E0"/>
    <w:rsid w:val="00D26F9D"/>
    <w:rsid w:val="00D30F7C"/>
    <w:rsid w:val="00D32513"/>
    <w:rsid w:val="00D334F6"/>
    <w:rsid w:val="00D3559B"/>
    <w:rsid w:val="00D3566D"/>
    <w:rsid w:val="00D3597C"/>
    <w:rsid w:val="00D37E57"/>
    <w:rsid w:val="00D42595"/>
    <w:rsid w:val="00D433F0"/>
    <w:rsid w:val="00D471D7"/>
    <w:rsid w:val="00D47BDB"/>
    <w:rsid w:val="00D5237B"/>
    <w:rsid w:val="00D56114"/>
    <w:rsid w:val="00D574F8"/>
    <w:rsid w:val="00D7458F"/>
    <w:rsid w:val="00D80A9D"/>
    <w:rsid w:val="00D83851"/>
    <w:rsid w:val="00D83CCC"/>
    <w:rsid w:val="00D85AC7"/>
    <w:rsid w:val="00D87AED"/>
    <w:rsid w:val="00D9045F"/>
    <w:rsid w:val="00D908AF"/>
    <w:rsid w:val="00D92DAF"/>
    <w:rsid w:val="00D92EDA"/>
    <w:rsid w:val="00D93416"/>
    <w:rsid w:val="00D94C04"/>
    <w:rsid w:val="00D950C2"/>
    <w:rsid w:val="00D961F9"/>
    <w:rsid w:val="00D97566"/>
    <w:rsid w:val="00DA0923"/>
    <w:rsid w:val="00DA4461"/>
    <w:rsid w:val="00DA5857"/>
    <w:rsid w:val="00DA61F4"/>
    <w:rsid w:val="00DA6C0D"/>
    <w:rsid w:val="00DB076E"/>
    <w:rsid w:val="00DB1571"/>
    <w:rsid w:val="00DB30D4"/>
    <w:rsid w:val="00DB3BC6"/>
    <w:rsid w:val="00DB3DDC"/>
    <w:rsid w:val="00DB7DF7"/>
    <w:rsid w:val="00DC1E83"/>
    <w:rsid w:val="00DC2383"/>
    <w:rsid w:val="00DC2A15"/>
    <w:rsid w:val="00DC2C06"/>
    <w:rsid w:val="00DC526B"/>
    <w:rsid w:val="00DD3499"/>
    <w:rsid w:val="00DD6FF5"/>
    <w:rsid w:val="00DE03DA"/>
    <w:rsid w:val="00DE083F"/>
    <w:rsid w:val="00DE4317"/>
    <w:rsid w:val="00DE7BFB"/>
    <w:rsid w:val="00DE7E1E"/>
    <w:rsid w:val="00DF18DE"/>
    <w:rsid w:val="00DF3110"/>
    <w:rsid w:val="00DF789D"/>
    <w:rsid w:val="00E0186A"/>
    <w:rsid w:val="00E03B73"/>
    <w:rsid w:val="00E06537"/>
    <w:rsid w:val="00E11671"/>
    <w:rsid w:val="00E1324E"/>
    <w:rsid w:val="00E14075"/>
    <w:rsid w:val="00E14201"/>
    <w:rsid w:val="00E1521A"/>
    <w:rsid w:val="00E15882"/>
    <w:rsid w:val="00E174B8"/>
    <w:rsid w:val="00E17962"/>
    <w:rsid w:val="00E24BE2"/>
    <w:rsid w:val="00E25CE3"/>
    <w:rsid w:val="00E261D5"/>
    <w:rsid w:val="00E31431"/>
    <w:rsid w:val="00E31A67"/>
    <w:rsid w:val="00E32CD3"/>
    <w:rsid w:val="00E331F7"/>
    <w:rsid w:val="00E345F0"/>
    <w:rsid w:val="00E34621"/>
    <w:rsid w:val="00E36892"/>
    <w:rsid w:val="00E4316C"/>
    <w:rsid w:val="00E44724"/>
    <w:rsid w:val="00E464AC"/>
    <w:rsid w:val="00E52909"/>
    <w:rsid w:val="00E530AF"/>
    <w:rsid w:val="00E6093D"/>
    <w:rsid w:val="00E612EB"/>
    <w:rsid w:val="00E66B9F"/>
    <w:rsid w:val="00E74071"/>
    <w:rsid w:val="00E75470"/>
    <w:rsid w:val="00E8212C"/>
    <w:rsid w:val="00E8359F"/>
    <w:rsid w:val="00E83636"/>
    <w:rsid w:val="00E9166A"/>
    <w:rsid w:val="00E96831"/>
    <w:rsid w:val="00E96E9A"/>
    <w:rsid w:val="00EA0A4C"/>
    <w:rsid w:val="00EA658A"/>
    <w:rsid w:val="00EA7776"/>
    <w:rsid w:val="00EB07DE"/>
    <w:rsid w:val="00EB18CE"/>
    <w:rsid w:val="00EB1C42"/>
    <w:rsid w:val="00EB2754"/>
    <w:rsid w:val="00EB56B5"/>
    <w:rsid w:val="00EB5B41"/>
    <w:rsid w:val="00EC1EA9"/>
    <w:rsid w:val="00EC368E"/>
    <w:rsid w:val="00EC7AB4"/>
    <w:rsid w:val="00ED4FE0"/>
    <w:rsid w:val="00ED70FF"/>
    <w:rsid w:val="00EE2F7D"/>
    <w:rsid w:val="00EE497B"/>
    <w:rsid w:val="00EE7E8B"/>
    <w:rsid w:val="00EF344D"/>
    <w:rsid w:val="00EF7030"/>
    <w:rsid w:val="00F00165"/>
    <w:rsid w:val="00F04E36"/>
    <w:rsid w:val="00F06C97"/>
    <w:rsid w:val="00F16E07"/>
    <w:rsid w:val="00F16F0F"/>
    <w:rsid w:val="00F24835"/>
    <w:rsid w:val="00F24A9B"/>
    <w:rsid w:val="00F3248C"/>
    <w:rsid w:val="00F337B8"/>
    <w:rsid w:val="00F36643"/>
    <w:rsid w:val="00F40FC9"/>
    <w:rsid w:val="00F44937"/>
    <w:rsid w:val="00F46B31"/>
    <w:rsid w:val="00F55F82"/>
    <w:rsid w:val="00F562BF"/>
    <w:rsid w:val="00F56ED6"/>
    <w:rsid w:val="00F57309"/>
    <w:rsid w:val="00F57389"/>
    <w:rsid w:val="00F60338"/>
    <w:rsid w:val="00F60AF5"/>
    <w:rsid w:val="00F65382"/>
    <w:rsid w:val="00F6799F"/>
    <w:rsid w:val="00F70B32"/>
    <w:rsid w:val="00F71677"/>
    <w:rsid w:val="00F7418F"/>
    <w:rsid w:val="00F7450B"/>
    <w:rsid w:val="00F74FA9"/>
    <w:rsid w:val="00F801A9"/>
    <w:rsid w:val="00F810C6"/>
    <w:rsid w:val="00F81589"/>
    <w:rsid w:val="00F84566"/>
    <w:rsid w:val="00F86031"/>
    <w:rsid w:val="00F914F7"/>
    <w:rsid w:val="00F9414D"/>
    <w:rsid w:val="00F973C7"/>
    <w:rsid w:val="00FA19AB"/>
    <w:rsid w:val="00FA1E83"/>
    <w:rsid w:val="00FA4420"/>
    <w:rsid w:val="00FB0CFD"/>
    <w:rsid w:val="00FB108D"/>
    <w:rsid w:val="00FB39F3"/>
    <w:rsid w:val="00FB6C4E"/>
    <w:rsid w:val="00FC1016"/>
    <w:rsid w:val="00FC455C"/>
    <w:rsid w:val="00FC4ABE"/>
    <w:rsid w:val="00FC730D"/>
    <w:rsid w:val="00FC7A77"/>
    <w:rsid w:val="00FD075D"/>
    <w:rsid w:val="00FD1476"/>
    <w:rsid w:val="00FD77A2"/>
    <w:rsid w:val="00FE038D"/>
    <w:rsid w:val="00FE1FC8"/>
    <w:rsid w:val="00FE56A8"/>
    <w:rsid w:val="00FE7CC2"/>
    <w:rsid w:val="00FF53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496C42C"/>
  <w15:docId w15:val="{F618FA92-DCC4-A241-AED4-AE63200843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730D"/>
  </w:style>
  <w:style w:type="paragraph" w:styleId="Heading1">
    <w:name w:val="heading 1"/>
    <w:basedOn w:val="Normal"/>
    <w:next w:val="Normal"/>
    <w:link w:val="Heading1Char"/>
    <w:uiPriority w:val="9"/>
    <w:qFormat/>
    <w:rsid w:val="00FC730D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730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730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C730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730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C730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730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FC730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FC730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C73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C730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C730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73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730D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FC730D"/>
    <w:rPr>
      <w:color w:val="808080"/>
    </w:rPr>
  </w:style>
  <w:style w:type="table" w:styleId="TableGrid">
    <w:name w:val="Table Grid"/>
    <w:basedOn w:val="TableNormal"/>
    <w:uiPriority w:val="39"/>
    <w:rsid w:val="00FC73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FC730D"/>
  </w:style>
  <w:style w:type="paragraph" w:styleId="Header">
    <w:name w:val="header"/>
    <w:basedOn w:val="Normal"/>
    <w:link w:val="HeaderChar"/>
    <w:uiPriority w:val="99"/>
    <w:unhideWhenUsed/>
    <w:rsid w:val="00FC730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730D"/>
  </w:style>
  <w:style w:type="paragraph" w:styleId="Footer">
    <w:name w:val="footer"/>
    <w:basedOn w:val="Normal"/>
    <w:link w:val="FooterChar"/>
    <w:uiPriority w:val="99"/>
    <w:unhideWhenUsed/>
    <w:rsid w:val="00FC730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C730D"/>
  </w:style>
  <w:style w:type="character" w:styleId="Hyperlink">
    <w:name w:val="Hyperlink"/>
    <w:basedOn w:val="DefaultParagraphFont"/>
    <w:uiPriority w:val="99"/>
    <w:unhideWhenUsed/>
    <w:rsid w:val="00FC730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C730D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FC730D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730D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FC730D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FC730D"/>
    <w:rPr>
      <w:rFonts w:ascii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C730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730D"/>
    <w:rPr>
      <w:rFonts w:ascii="Times New Roman" w:hAnsi="Times New Roman" w:cs="Times New Roman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FC730D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FC730D"/>
    <w:rPr>
      <w:b/>
      <w:bCs/>
    </w:rPr>
  </w:style>
  <w:style w:type="character" w:customStyle="1" w:styleId="apple-converted-space">
    <w:name w:val="apple-converted-space"/>
    <w:basedOn w:val="DefaultParagraphFont"/>
    <w:rsid w:val="00FC730D"/>
  </w:style>
  <w:style w:type="paragraph" w:styleId="NormalWeb">
    <w:name w:val="Normal (Web)"/>
    <w:basedOn w:val="Normal"/>
    <w:uiPriority w:val="99"/>
    <w:semiHidden/>
    <w:unhideWhenUsed/>
    <w:rsid w:val="00DB076E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B01972"/>
  </w:style>
  <w:style w:type="character" w:customStyle="1" w:styleId="author">
    <w:name w:val="author"/>
    <w:basedOn w:val="DefaultParagraphFont"/>
    <w:rsid w:val="00C72BBF"/>
  </w:style>
  <w:style w:type="character" w:customStyle="1" w:styleId="articletitle">
    <w:name w:val="articletitle"/>
    <w:basedOn w:val="DefaultParagraphFont"/>
    <w:rsid w:val="00C72BBF"/>
  </w:style>
  <w:style w:type="character" w:customStyle="1" w:styleId="pubyear">
    <w:name w:val="pubyear"/>
    <w:basedOn w:val="DefaultParagraphFont"/>
    <w:rsid w:val="00C72BBF"/>
  </w:style>
  <w:style w:type="character" w:styleId="Emphasis">
    <w:name w:val="Emphasis"/>
    <w:basedOn w:val="DefaultParagraphFont"/>
    <w:uiPriority w:val="20"/>
    <w:qFormat/>
    <w:rsid w:val="00C72BBF"/>
    <w:rPr>
      <w:i/>
      <w:iCs/>
    </w:rPr>
  </w:style>
  <w:style w:type="character" w:customStyle="1" w:styleId="al-author-name-more">
    <w:name w:val="al-author-name-more"/>
    <w:basedOn w:val="DefaultParagraphFont"/>
    <w:rsid w:val="00134360"/>
  </w:style>
  <w:style w:type="character" w:customStyle="1" w:styleId="delimiter">
    <w:name w:val="delimiter"/>
    <w:basedOn w:val="DefaultParagraphFont"/>
    <w:rsid w:val="00134360"/>
  </w:style>
  <w:style w:type="character" w:styleId="LineNumber">
    <w:name w:val="line number"/>
    <w:basedOn w:val="DefaultParagraphFont"/>
    <w:uiPriority w:val="99"/>
    <w:semiHidden/>
    <w:unhideWhenUsed/>
    <w:rsid w:val="00212D78"/>
  </w:style>
  <w:style w:type="paragraph" w:styleId="FootnoteText">
    <w:name w:val="footnote text"/>
    <w:basedOn w:val="Normal"/>
    <w:link w:val="FootnoteTextChar"/>
    <w:uiPriority w:val="99"/>
    <w:semiHidden/>
    <w:unhideWhenUsed/>
    <w:rsid w:val="00733AB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33AB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33AB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4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3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2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04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09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174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484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26182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8153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8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76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1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579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14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7924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36079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257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20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701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65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9616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426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37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53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84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0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43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86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65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8913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58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102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4466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143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sites.wustl.edu/acag/datasets/om-oc-dataset/" TargetMode="External"/><Relationship Id="rId18" Type="http://schemas.openxmlformats.org/officeDocument/2006/relationships/hyperlink" Target="https://ephtracking.cdc.gov/indicatorPages" TargetMode="External"/><Relationship Id="rId26" Type="http://schemas.openxmlformats.org/officeDocument/2006/relationships/hyperlink" Target="https://ephtracking.cdc.gov/indicatorPages" TargetMode="External"/><Relationship Id="rId39" Type="http://schemas.openxmlformats.org/officeDocument/2006/relationships/hyperlink" Target="https://ephtracking.cdc.gov/indicatorPages?selectedContentAreaAbbreviation=19&amp;selectedIndicatorId=185" TargetMode="External"/><Relationship Id="rId21" Type="http://schemas.openxmlformats.org/officeDocument/2006/relationships/hyperlink" Target="https://sites.wustl.edu/acag/datasets/surface-pm2-5/" TargetMode="External"/><Relationship Id="rId34" Type="http://schemas.openxmlformats.org/officeDocument/2006/relationships/hyperlink" Target="https://data.cdc.gov/500-Cities-Places/PLACES-County-Data-GIS-Friendly-Format-2023-releas/i46a-9kgh/about_data" TargetMode="External"/><Relationship Id="rId42" Type="http://schemas.openxmlformats.org/officeDocument/2006/relationships/hyperlink" Target="https://ghdx.healthdata.org/record/ihme-data/united-states-smoking-prevalence-county-1996-2012" TargetMode="External"/><Relationship Id="rId47" Type="http://schemas.openxmlformats.org/officeDocument/2006/relationships/footer" Target="footer1.xml"/><Relationship Id="rId50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ephtracking.cdc.gov/indicatorPages" TargetMode="External"/><Relationship Id="rId29" Type="http://schemas.openxmlformats.org/officeDocument/2006/relationships/hyperlink" Target="https://ephtracking.cdc.gov/indicatorPages" TargetMode="External"/><Relationship Id="rId11" Type="http://schemas.openxmlformats.org/officeDocument/2006/relationships/hyperlink" Target="https://ephtracking.cdc.gov/indicatorPages" TargetMode="External"/><Relationship Id="rId24" Type="http://schemas.openxmlformats.org/officeDocument/2006/relationships/hyperlink" Target="https://ephtracking.cdc.gov/indicatorPages" TargetMode="External"/><Relationship Id="rId32" Type="http://schemas.openxmlformats.org/officeDocument/2006/relationships/hyperlink" Target="https://data.cdc.gov/500-Cities-Places/PLACES-County-Data-GIS-Friendly-Format-2023-releas/i46a-9kgh/about_data" TargetMode="External"/><Relationship Id="rId37" Type="http://schemas.openxmlformats.org/officeDocument/2006/relationships/hyperlink" Target="https://data.cdc.gov/500-Cities-Places/PLACES-County-Data-GIS-Friendly-Format-2023-releas/i46a-9kgh/about_data" TargetMode="External"/><Relationship Id="rId40" Type="http://schemas.openxmlformats.org/officeDocument/2006/relationships/hyperlink" Target="https://ghdx.healthdata.org/record/ihme-data/united-states-physical-activity-and-obesity-prevalence-county-2001-2011" TargetMode="External"/><Relationship Id="rId45" Type="http://schemas.openxmlformats.org/officeDocument/2006/relationships/hyperlink" Target="https://gis.ny.gov/civil-boundaries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sites.wustl.edu/acag/datasets/surface-pm2-5/" TargetMode="External"/><Relationship Id="rId23" Type="http://schemas.openxmlformats.org/officeDocument/2006/relationships/hyperlink" Target="https://sites.wustl.edu/acag/datasets/surface-pm2-5/" TargetMode="External"/><Relationship Id="rId28" Type="http://schemas.openxmlformats.org/officeDocument/2006/relationships/hyperlink" Target="https://ephtracking.cdc.gov/indicatorPages" TargetMode="External"/><Relationship Id="rId36" Type="http://schemas.openxmlformats.org/officeDocument/2006/relationships/hyperlink" Target="https://data.cdc.gov/500-Cities-Places/PLACES-County-Data-GIS-Friendly-Format-2023-releas/i46a-9kgh/about_data" TargetMode="External"/><Relationship Id="rId49" Type="http://schemas.openxmlformats.org/officeDocument/2006/relationships/fontTable" Target="fontTable.xml"/><Relationship Id="rId10" Type="http://schemas.openxmlformats.org/officeDocument/2006/relationships/hyperlink" Target="https://www.census.gov/data/tables/time-series/demo/popest/2010s-counties-detail.html" TargetMode="External"/><Relationship Id="rId19" Type="http://schemas.openxmlformats.org/officeDocument/2006/relationships/hyperlink" Target="https://sites.wustl.edu/acag/datasets/surface-pm2-5/" TargetMode="External"/><Relationship Id="rId31" Type="http://schemas.openxmlformats.org/officeDocument/2006/relationships/hyperlink" Target="https://ephtracking.cdc.gov/indicatorPages" TargetMode="External"/><Relationship Id="rId44" Type="http://schemas.openxmlformats.org/officeDocument/2006/relationships/hyperlink" Target="https://ephtracking.cdc.gov/indicatorPage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census.gov/data/tables/time-series/demo/health-insurance/acs-hi.html" TargetMode="External"/><Relationship Id="rId14" Type="http://schemas.openxmlformats.org/officeDocument/2006/relationships/hyperlink" Target="https://ephtracking.cdc.gov/indicatorPages" TargetMode="External"/><Relationship Id="rId22" Type="http://schemas.openxmlformats.org/officeDocument/2006/relationships/hyperlink" Target="https://ephtracking.cdc.gov/indicatorPages" TargetMode="External"/><Relationship Id="rId27" Type="http://schemas.openxmlformats.org/officeDocument/2006/relationships/hyperlink" Target="https://sites.wustl.edu/acag/datasets/surface-pm2-5/" TargetMode="External"/><Relationship Id="rId30" Type="http://schemas.openxmlformats.org/officeDocument/2006/relationships/hyperlink" Target="https://ephtracking.cdc.gov/indicatorPages" TargetMode="External"/><Relationship Id="rId35" Type="http://schemas.openxmlformats.org/officeDocument/2006/relationships/hyperlink" Target="https://data.cdc.gov/500-Cities-Places/PLACES-County-Data-GIS-Friendly-Format-2023-releas/i46a-9kgh/about_data" TargetMode="External"/><Relationship Id="rId43" Type="http://schemas.openxmlformats.org/officeDocument/2006/relationships/hyperlink" Target="https://ephtracking.cdc.gov/indicatorPages" TargetMode="External"/><Relationship Id="rId48" Type="http://schemas.openxmlformats.org/officeDocument/2006/relationships/footer" Target="footer2.xml"/><Relationship Id="rId8" Type="http://schemas.openxmlformats.org/officeDocument/2006/relationships/hyperlink" Target="https://www.census.gov/topics/income-poverty/poverty/data/tables/acs.html" TargetMode="External"/><Relationship Id="rId3" Type="http://schemas.openxmlformats.org/officeDocument/2006/relationships/styles" Target="styles.xml"/><Relationship Id="rId12" Type="http://schemas.openxmlformats.org/officeDocument/2006/relationships/hyperlink" Target="https://sites.wustl.edu/acag/datasets/surface-no2/" TargetMode="External"/><Relationship Id="rId17" Type="http://schemas.openxmlformats.org/officeDocument/2006/relationships/hyperlink" Target="https://sites.wustl.edu/acag/datasets/surface-pm2-5/" TargetMode="External"/><Relationship Id="rId25" Type="http://schemas.openxmlformats.org/officeDocument/2006/relationships/hyperlink" Target="https://sites.wustl.edu/acag/datasets/surface-pm2-5/" TargetMode="External"/><Relationship Id="rId33" Type="http://schemas.openxmlformats.org/officeDocument/2006/relationships/hyperlink" Target="https://data.cdc.gov/500-Cities-Places/PLACES-County-Data-GIS-Friendly-Format-2023-releas/i46a-9kgh/about_data" TargetMode="External"/><Relationship Id="rId38" Type="http://schemas.openxmlformats.org/officeDocument/2006/relationships/hyperlink" Target="https://data.cdc.gov/500-Cities-Places/PLACES-County-Data-GIS-Friendly-Format-2023-releas/i46a-9kgh/about_data" TargetMode="External"/><Relationship Id="rId46" Type="http://schemas.openxmlformats.org/officeDocument/2006/relationships/hyperlink" Target="https://gis.ny.gov/civil-boundaries" TargetMode="External"/><Relationship Id="rId20" Type="http://schemas.openxmlformats.org/officeDocument/2006/relationships/hyperlink" Target="https://ephtracking.cdc.gov/indicatorPages" TargetMode="External"/><Relationship Id="rId41" Type="http://schemas.openxmlformats.org/officeDocument/2006/relationships/hyperlink" Target="https://ghdx.healthdata.org/record/ihme-data/united-states-physical-activity-and-obesity-prevalence-county-2001-201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9460DD-755E-5547-BF40-299F9F50CD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6264</Words>
  <Characters>35705</Characters>
  <Application>Microsoft Office Word</Application>
  <DocSecurity>0</DocSecurity>
  <Lines>297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, Wan</dc:creator>
  <cp:keywords/>
  <dc:description/>
  <cp:lastModifiedBy>Yuan, Haokun</cp:lastModifiedBy>
  <cp:revision>2</cp:revision>
  <dcterms:created xsi:type="dcterms:W3CDTF">2024-02-08T21:01:00Z</dcterms:created>
  <dcterms:modified xsi:type="dcterms:W3CDTF">2024-02-08T21:01:00Z</dcterms:modified>
</cp:coreProperties>
</file>